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62526B7" w14:textId="51533283" w:rsidR="00C31892" w:rsidRPr="005742CD" w:rsidRDefault="00726183" w:rsidP="00C31892">
      <w:pPr>
        <w:pStyle w:val="Normal1"/>
        <w:rPr>
          <w:rFonts w:ascii="Times New Roman" w:eastAsia="Times New Roman" w:hAnsi="Times New Roman" w:cs="Times New Roman"/>
          <w:sz w:val="20"/>
          <w:szCs w:val="20"/>
        </w:rPr>
      </w:pPr>
      <w:r>
        <w:rPr>
          <w:rFonts w:ascii="Times New Roman" w:eastAsia="Times New Roman" w:hAnsi="Times New Roman" w:cs="Times New Roman"/>
          <w:b/>
          <w:bCs/>
          <w:sz w:val="20"/>
          <w:szCs w:val="20"/>
        </w:rPr>
        <w:t>ES</w:t>
      </w:r>
      <w:r w:rsidR="00773D9D">
        <w:rPr>
          <w:rFonts w:ascii="Times New Roman" w:eastAsia="Times New Roman" w:hAnsi="Times New Roman" w:cs="Times New Roman"/>
          <w:b/>
          <w:bCs/>
          <w:sz w:val="20"/>
          <w:szCs w:val="20"/>
        </w:rPr>
        <w:t>M</w:t>
      </w:r>
      <w:r w:rsidR="00DD4C1A">
        <w:rPr>
          <w:rFonts w:ascii="Times New Roman" w:eastAsia="Times New Roman" w:hAnsi="Times New Roman" w:cs="Times New Roman"/>
          <w:b/>
          <w:bCs/>
          <w:sz w:val="20"/>
          <w:szCs w:val="20"/>
        </w:rPr>
        <w:t xml:space="preserve"> </w:t>
      </w:r>
      <w:r w:rsidR="00C31892" w:rsidRPr="005742CD">
        <w:rPr>
          <w:rFonts w:ascii="Times New Roman" w:eastAsia="Times New Roman" w:hAnsi="Times New Roman" w:cs="Times New Roman"/>
          <w:b/>
          <w:bCs/>
          <w:sz w:val="20"/>
          <w:szCs w:val="20"/>
        </w:rPr>
        <w:t>1: Search strategy</w:t>
      </w:r>
      <w:r w:rsidR="00773D9D">
        <w:rPr>
          <w:rFonts w:ascii="Times New Roman" w:eastAsia="Times New Roman" w:hAnsi="Times New Roman" w:cs="Times New Roman"/>
          <w:b/>
          <w:bCs/>
          <w:sz w:val="20"/>
          <w:szCs w:val="20"/>
        </w:rPr>
        <w:br/>
      </w:r>
    </w:p>
    <w:tbl>
      <w:tblPr>
        <w:tblpPr w:leftFromText="180" w:rightFromText="180" w:vertAnchor="text" w:tblpX="135" w:tblpY="1"/>
        <w:tblOverlap w:val="never"/>
        <w:tblW w:w="9225" w:type="dxa"/>
        <w:tblBorders>
          <w:top w:val="single" w:sz="6" w:space="0" w:color="auto"/>
          <w:left w:val="single" w:sz="6" w:space="0" w:color="auto"/>
          <w:bottom w:val="single" w:sz="6" w:space="0" w:color="auto"/>
          <w:right w:val="single" w:sz="6" w:space="0" w:color="auto"/>
          <w:insideH w:val="single" w:sz="6" w:space="0" w:color="auto"/>
          <w:insideV w:val="single" w:sz="6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162"/>
        <w:gridCol w:w="8063"/>
      </w:tblGrid>
      <w:tr w:rsidR="00C31892" w:rsidRPr="005742CD" w14:paraId="1D499006" w14:textId="77777777" w:rsidTr="003613F6">
        <w:trPr>
          <w:trHeight w:val="315"/>
        </w:trPr>
        <w:tc>
          <w:tcPr>
            <w:tcW w:w="1162" w:type="dxa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2A4AF2E7" w14:textId="77777777" w:rsidR="00C31892" w:rsidRPr="005742CD" w:rsidRDefault="00C31892" w:rsidP="003613F6">
            <w:pPr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/>
              </w:rPr>
            </w:pPr>
            <w:r w:rsidRPr="005742C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/>
              </w:rPr>
              <w:t>Database</w:t>
            </w:r>
          </w:p>
        </w:tc>
        <w:tc>
          <w:tcPr>
            <w:tcW w:w="8063" w:type="dxa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18555925" w14:textId="77777777" w:rsidR="00C31892" w:rsidRPr="005742CD" w:rsidRDefault="00C31892" w:rsidP="003613F6">
            <w:pPr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/>
              </w:rPr>
            </w:pPr>
            <w:r w:rsidRPr="005742CD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  <w:lang w:val="en-US"/>
              </w:rPr>
              <w:t>Search Query</w:t>
            </w:r>
          </w:p>
        </w:tc>
      </w:tr>
      <w:tr w:rsidR="00C31892" w:rsidRPr="005742CD" w14:paraId="275D6CA6" w14:textId="77777777" w:rsidTr="003613F6">
        <w:trPr>
          <w:trHeight w:val="315"/>
        </w:trPr>
        <w:tc>
          <w:tcPr>
            <w:tcW w:w="1162" w:type="dxa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2A26F6C5" w14:textId="77777777" w:rsidR="00C31892" w:rsidRPr="005742CD" w:rsidRDefault="00C31892" w:rsidP="003613F6">
            <w:pPr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5742CD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PubMed</w:t>
            </w:r>
          </w:p>
        </w:tc>
        <w:tc>
          <w:tcPr>
            <w:tcW w:w="8063" w:type="dxa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33D5AD12" w14:textId="77777777" w:rsidR="00C31892" w:rsidRPr="005742CD" w:rsidRDefault="00C31892" w:rsidP="003613F6">
            <w:pPr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5742CD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("education, medical"[MeSH] OR "students, medical"[MeSH] OR "medical school*"[</w:t>
            </w:r>
            <w:proofErr w:type="spellStart"/>
            <w:r w:rsidRPr="005742CD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tiab</w:t>
            </w:r>
            <w:proofErr w:type="spellEnd"/>
            <w:r w:rsidRPr="005742CD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] OR "medical student*"[</w:t>
            </w:r>
            <w:proofErr w:type="spellStart"/>
            <w:r w:rsidRPr="005742CD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tiab</w:t>
            </w:r>
            <w:proofErr w:type="spellEnd"/>
            <w:r w:rsidRPr="005742CD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 xml:space="preserve">] OR "medical </w:t>
            </w:r>
            <w:proofErr w:type="spellStart"/>
            <w:r w:rsidRPr="005742CD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educat</w:t>
            </w:r>
            <w:proofErr w:type="spellEnd"/>
            <w:r w:rsidRPr="005742CD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*"[</w:t>
            </w:r>
            <w:proofErr w:type="spellStart"/>
            <w:r w:rsidRPr="005742CD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tiab</w:t>
            </w:r>
            <w:proofErr w:type="spellEnd"/>
            <w:r w:rsidRPr="005742CD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]) AND ("interviews as topic"[MeSH] OR "interview*"[</w:t>
            </w:r>
            <w:proofErr w:type="spellStart"/>
            <w:r w:rsidRPr="005742CD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tiab</w:t>
            </w:r>
            <w:proofErr w:type="spellEnd"/>
            <w:r w:rsidRPr="005742CD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]) AND ("school admission criteria"[MeSH] OR "admission*"[</w:t>
            </w:r>
            <w:proofErr w:type="spellStart"/>
            <w:r w:rsidRPr="005742CD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tiab</w:t>
            </w:r>
            <w:proofErr w:type="spellEnd"/>
            <w:r w:rsidRPr="005742CD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] OR "student select*"[</w:t>
            </w:r>
            <w:proofErr w:type="spellStart"/>
            <w:r w:rsidRPr="005742CD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tiab</w:t>
            </w:r>
            <w:proofErr w:type="spellEnd"/>
            <w:r w:rsidRPr="005742CD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 xml:space="preserve">]) AND </w:t>
            </w:r>
            <w:proofErr w:type="spellStart"/>
            <w:r w:rsidRPr="005742CD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english</w:t>
            </w:r>
            <w:proofErr w:type="spellEnd"/>
            <w:r w:rsidRPr="005742CD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fldChar w:fldCharType="begin">
                <w:fldData xml:space="preserve">PEVuZE5vdGU+PENpdGUgRXhjbHVkZVllYXI9IjEiPjxBdXRob3I+QnVydG9uPC9BdXRob3I+PFll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</w:fldData>
              </w:fldChar>
            </w:r>
            <w:r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fldChar w:fldCharType="begin">
                <w:fldData xml:space="preserve">PEVuZE5vdGU+PENpdGUgRXhjbHVkZVllYXI9IjEiPjxBdXRob3I+QnVydG9uPC9BdXRob3I+PFll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</w:fldData>
              </w:fldChar>
            </w:r>
            <w:r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r>
            <w:r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  <w:r w:rsidRPr="005742CD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r>
            <w:r w:rsidRPr="005742CD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val="en-US"/>
              </w:rPr>
              <w:t>[63]</w:t>
            </w:r>
            <w:r w:rsidRPr="005742CD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</w:tr>
      <w:tr w:rsidR="00C31892" w:rsidRPr="005742CD" w14:paraId="6D116229" w14:textId="77777777" w:rsidTr="003613F6">
        <w:trPr>
          <w:trHeight w:val="315"/>
        </w:trPr>
        <w:tc>
          <w:tcPr>
            <w:tcW w:w="1162" w:type="dxa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461DDF5E" w14:textId="77777777" w:rsidR="00C31892" w:rsidRPr="005742CD" w:rsidRDefault="00C31892" w:rsidP="003613F6">
            <w:pPr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5742CD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EMBASE</w:t>
            </w:r>
          </w:p>
        </w:tc>
        <w:tc>
          <w:tcPr>
            <w:tcW w:w="8063" w:type="dxa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030EE26F" w14:textId="77777777" w:rsidR="00C31892" w:rsidRPr="005742CD" w:rsidRDefault="00C31892" w:rsidP="003613F6">
            <w:pPr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5742CD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(medical education/exp/</w:t>
            </w:r>
            <w:proofErr w:type="spellStart"/>
            <w:r w:rsidRPr="005742CD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mj</w:t>
            </w:r>
            <w:proofErr w:type="spellEnd"/>
            <w:r w:rsidRPr="005742CD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 xml:space="preserve"> OR medical school*:</w:t>
            </w:r>
            <w:proofErr w:type="spellStart"/>
            <w:r w:rsidRPr="005742CD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ti,ab</w:t>
            </w:r>
            <w:proofErr w:type="spellEnd"/>
            <w:r w:rsidRPr="005742CD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 xml:space="preserve"> OR medical student*:</w:t>
            </w:r>
            <w:proofErr w:type="spellStart"/>
            <w:r w:rsidRPr="005742CD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ti,ab</w:t>
            </w:r>
            <w:proofErr w:type="spellEnd"/>
            <w:r w:rsidRPr="005742CD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 xml:space="preserve"> OR medical </w:t>
            </w:r>
            <w:proofErr w:type="spellStart"/>
            <w:r w:rsidRPr="005742CD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educat</w:t>
            </w:r>
            <w:proofErr w:type="spellEnd"/>
            <w:r w:rsidRPr="005742CD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*:</w:t>
            </w:r>
            <w:proofErr w:type="spellStart"/>
            <w:r w:rsidRPr="005742CD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ti,ab</w:t>
            </w:r>
            <w:proofErr w:type="spellEnd"/>
            <w:r w:rsidRPr="005742CD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) AND (interview/exp/</w:t>
            </w:r>
            <w:proofErr w:type="spellStart"/>
            <w:r w:rsidRPr="005742CD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mj</w:t>
            </w:r>
            <w:proofErr w:type="spellEnd"/>
            <w:r w:rsidRPr="005742CD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 xml:space="preserve"> OR interview*:</w:t>
            </w:r>
            <w:proofErr w:type="spellStart"/>
            <w:r w:rsidRPr="005742CD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ti,ab</w:t>
            </w:r>
            <w:proofErr w:type="spellEnd"/>
            <w:r w:rsidRPr="005742CD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) AND (school admission/exp/</w:t>
            </w:r>
            <w:proofErr w:type="spellStart"/>
            <w:r w:rsidRPr="005742CD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mj</w:t>
            </w:r>
            <w:proofErr w:type="spellEnd"/>
            <w:r w:rsidRPr="005742CD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 xml:space="preserve"> OR admission*:</w:t>
            </w:r>
            <w:proofErr w:type="spellStart"/>
            <w:r w:rsidRPr="005742CD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ti,ab</w:t>
            </w:r>
            <w:proofErr w:type="spellEnd"/>
            <w:r w:rsidRPr="005742CD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 xml:space="preserve"> OR student select*:</w:t>
            </w:r>
            <w:proofErr w:type="spellStart"/>
            <w:r w:rsidRPr="005742CD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ti,ab</w:t>
            </w:r>
            <w:proofErr w:type="spellEnd"/>
            <w:r w:rsidRPr="005742CD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 xml:space="preserve">) AND </w:t>
            </w:r>
            <w:r w:rsidRPr="005742CD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instrText xml:space="preserve"> ADDIN EN.CITE &lt;EndNote&gt;&lt;Cite ExcludeYear="1"&gt;&lt;Author&gt;Amante&lt;/Author&gt;&lt;Year&gt;2015&lt;/Year&gt;&lt;RecNum&gt;17&lt;/RecNum&gt;&lt;DisplayText&gt;[64]&lt;/DisplayText&gt;&lt;record&gt;&lt;rec-number&gt;17&lt;/rec-number&gt;&lt;foreign-keys&gt;&lt;key app="EN" db-id="5ft0wepp2xs0spewetqx52z69xapxzpv99rw" timestamp="1621721140"&gt;17&lt;/key&gt;&lt;/foreign-keys&gt;&lt;ref-type name="Journal Article"&gt;17&lt;/ref-type&gt;&lt;contributors&gt;&lt;authors&gt;&lt;author&gt;Daniel J Amante&lt;/author&gt;&lt;author&gt;Timothy P Hogan&lt;/author&gt;&lt;author&gt;Sherry L Pagoto&lt;/author&gt;&lt;author&gt;Thomas M English&lt;/author&gt;&lt;author&gt;Kate L Lapane&lt;/author&gt;&lt;/authors&gt;&lt;/contributors&gt;&lt;titles&gt;&lt;title&gt;Access to Care and Use of the Internet to Search for Health Information: Results From the US National Health Interview Survey&lt;/title&gt;&lt;secondary-title&gt;J Med Internet Res&lt;/secondary-title&gt;&lt;/titles&gt;&lt;periodical&gt;&lt;full-title&gt;J Med Internet Res&lt;/full-title&gt;&lt;/periodical&gt;&lt;pages&gt;e106&lt;/pages&gt;&lt;volume&gt;17&lt;/volume&gt;&lt;number&gt;4&lt;/number&gt;&lt;dates&gt;&lt;year&gt;2015&lt;/year&gt;&lt;/dates&gt;&lt;urls&gt;&lt;/urls&gt;&lt;/record&gt;&lt;/Cite&gt;&lt;/EndNote&gt;</w:instrText>
            </w:r>
            <w:r w:rsidRPr="005742CD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val="en-US"/>
              </w:rPr>
              <w:t>[64]</w:t>
            </w:r>
            <w:r w:rsidRPr="005742CD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  <w:r w:rsidRPr="005742CD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/</w:t>
            </w:r>
            <w:proofErr w:type="spellStart"/>
            <w:r w:rsidRPr="005742CD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lim</w:t>
            </w:r>
            <w:proofErr w:type="spellEnd"/>
          </w:p>
        </w:tc>
      </w:tr>
      <w:tr w:rsidR="00C31892" w:rsidRPr="005742CD" w14:paraId="0407E5DF" w14:textId="77777777" w:rsidTr="003613F6">
        <w:trPr>
          <w:trHeight w:val="315"/>
        </w:trPr>
        <w:tc>
          <w:tcPr>
            <w:tcW w:w="1162" w:type="dxa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4EEFB4AF" w14:textId="77777777" w:rsidR="00C31892" w:rsidRPr="005742CD" w:rsidRDefault="00C31892" w:rsidP="003613F6">
            <w:pPr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5742CD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ERIC</w:t>
            </w:r>
          </w:p>
        </w:tc>
        <w:tc>
          <w:tcPr>
            <w:tcW w:w="8063" w:type="dxa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5CF37CCE" w14:textId="77777777" w:rsidR="00C31892" w:rsidRPr="005742CD" w:rsidRDefault="00C31892" w:rsidP="003613F6">
            <w:pPr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5742CD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 xml:space="preserve">(DE("medical education") OR AB("medical school*") OR TI("medical school*") OR TI("medical student*") OR AB("medical student*") OR TI(“medical </w:t>
            </w:r>
            <w:proofErr w:type="spellStart"/>
            <w:r w:rsidRPr="005742CD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educat</w:t>
            </w:r>
            <w:proofErr w:type="spellEnd"/>
            <w:r w:rsidRPr="005742CD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 xml:space="preserve">*”) OR AB("medical </w:t>
            </w:r>
            <w:proofErr w:type="spellStart"/>
            <w:r w:rsidRPr="005742CD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educat</w:t>
            </w:r>
            <w:proofErr w:type="spellEnd"/>
            <w:r w:rsidRPr="005742CD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 xml:space="preserve">*")) AND (DE("interviews") OR AB("interview*") OR TI("interview*")) AND (DE("admission (school)") OR DE("admission criteria") OR DE("selection") OR AB("admission*") OR TI("admission*") OR AB("student select*") OR TI("student select*")) </w:t>
            </w:r>
          </w:p>
        </w:tc>
      </w:tr>
      <w:tr w:rsidR="00C31892" w:rsidRPr="005742CD" w14:paraId="67A104CD" w14:textId="77777777" w:rsidTr="003613F6">
        <w:trPr>
          <w:trHeight w:val="315"/>
        </w:trPr>
        <w:tc>
          <w:tcPr>
            <w:tcW w:w="1162" w:type="dxa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3E0A593B" w14:textId="77777777" w:rsidR="00C31892" w:rsidRPr="005742CD" w:rsidRDefault="00C31892" w:rsidP="003613F6">
            <w:pPr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5742CD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CINAHL</w:t>
            </w:r>
          </w:p>
        </w:tc>
        <w:tc>
          <w:tcPr>
            <w:tcW w:w="8063" w:type="dxa"/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2E0DEF45" w14:textId="77777777" w:rsidR="00C31892" w:rsidRPr="005742CD" w:rsidRDefault="00C31892" w:rsidP="003613F6">
            <w:pPr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5742CD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 xml:space="preserve">(MH("Education, Medical+") OR AB("medical school*") OR TI("medical school*") OR AB("medical student*") OR TI("medical student*") OR AB("medical </w:t>
            </w:r>
            <w:proofErr w:type="spellStart"/>
            <w:r w:rsidRPr="005742CD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educat</w:t>
            </w:r>
            <w:proofErr w:type="spellEnd"/>
            <w:r w:rsidRPr="005742CD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 xml:space="preserve">*") OR TI("medical </w:t>
            </w:r>
            <w:proofErr w:type="spellStart"/>
            <w:r w:rsidRPr="005742CD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educat</w:t>
            </w:r>
            <w:proofErr w:type="spellEnd"/>
            <w:r w:rsidRPr="005742CD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*")) AND (MH("Interviews+") OR AB("interview*") OR TI("interview*")) AND (MH("School Admissions+") OR AB("admission*") OR TI("admission*") OR AB("student select*") OR TI("student select*")) AND LA("English")</w:t>
            </w:r>
          </w:p>
        </w:tc>
      </w:tr>
      <w:tr w:rsidR="00C31892" w:rsidRPr="005742CD" w14:paraId="672B5190" w14:textId="77777777" w:rsidTr="003613F6">
        <w:trPr>
          <w:trHeight w:val="315"/>
        </w:trPr>
        <w:tc>
          <w:tcPr>
            <w:tcW w:w="1162" w:type="dxa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</w:tcPr>
          <w:p w14:paraId="27422B67" w14:textId="77777777" w:rsidR="00C31892" w:rsidRPr="005742CD" w:rsidRDefault="00C31892" w:rsidP="003613F6">
            <w:pPr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5742CD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PsycINFO</w:t>
            </w:r>
          </w:p>
        </w:tc>
        <w:tc>
          <w:tcPr>
            <w:tcW w:w="8063" w:type="dxa"/>
            <w:tcMar>
              <w:top w:w="30" w:type="dxa"/>
              <w:left w:w="45" w:type="dxa"/>
              <w:bottom w:w="30" w:type="dxa"/>
              <w:right w:w="45" w:type="dxa"/>
            </w:tcMar>
          </w:tcPr>
          <w:p w14:paraId="3087DCB8" w14:textId="77777777" w:rsidR="00C31892" w:rsidRPr="005742CD" w:rsidRDefault="00C31892" w:rsidP="003613F6">
            <w:pPr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5742CD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 xml:space="preserve">(DE("Medical Education") OR DE("Medical Students") OR AB("medical school*") OR TI("medical school*") OR TI("medical student*") OR AB("medical student*") OR TI(“medical </w:t>
            </w:r>
            <w:proofErr w:type="spellStart"/>
            <w:r w:rsidRPr="005742CD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educat</w:t>
            </w:r>
            <w:proofErr w:type="spellEnd"/>
            <w:r w:rsidRPr="005742CD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 xml:space="preserve">*”) OR AB("medical </w:t>
            </w:r>
            <w:proofErr w:type="spellStart"/>
            <w:r w:rsidRPr="005742CD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educat</w:t>
            </w:r>
            <w:proofErr w:type="spellEnd"/>
            <w:r w:rsidRPr="005742CD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*")) AND (DE("Interviews") OR DE("Interviewing") OR DE("Interviewers") OR AB("interview*") OR TI("interview*")) AND (AB("admission*") OR TI("admission*") OR AB("student select*") OR TI("student select*"))</w:t>
            </w:r>
          </w:p>
        </w:tc>
      </w:tr>
      <w:tr w:rsidR="00C31892" w:rsidRPr="005742CD" w14:paraId="4A39EBC1" w14:textId="77777777" w:rsidTr="003613F6">
        <w:trPr>
          <w:trHeight w:val="315"/>
        </w:trPr>
        <w:tc>
          <w:tcPr>
            <w:tcW w:w="1162" w:type="dxa"/>
            <w:tcMar>
              <w:top w:w="30" w:type="dxa"/>
              <w:left w:w="45" w:type="dxa"/>
              <w:bottom w:w="30" w:type="dxa"/>
              <w:right w:w="45" w:type="dxa"/>
            </w:tcMar>
            <w:vAlign w:val="bottom"/>
            <w:hideMark/>
          </w:tcPr>
          <w:p w14:paraId="03E4EF89" w14:textId="77777777" w:rsidR="00C31892" w:rsidRPr="005742CD" w:rsidRDefault="00C31892" w:rsidP="003613F6">
            <w:pPr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5742CD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Web of Science</w:t>
            </w:r>
          </w:p>
        </w:tc>
        <w:tc>
          <w:tcPr>
            <w:tcW w:w="8063" w:type="dxa"/>
            <w:tcMar>
              <w:top w:w="30" w:type="dxa"/>
              <w:left w:w="45" w:type="dxa"/>
              <w:bottom w:w="30" w:type="dxa"/>
              <w:right w:w="45" w:type="dxa"/>
            </w:tcMar>
            <w:hideMark/>
          </w:tcPr>
          <w:p w14:paraId="00C615AB" w14:textId="77777777" w:rsidR="00C31892" w:rsidRPr="005742CD" w:rsidRDefault="00C31892" w:rsidP="003613F6">
            <w:pPr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5742CD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 xml:space="preserve">(TI="medical school*" OR AB="medical school*" OR TI="medical student*" OR AB="medical student*" OR TI="medical </w:t>
            </w:r>
            <w:proofErr w:type="spellStart"/>
            <w:r w:rsidRPr="005742CD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educat</w:t>
            </w:r>
            <w:proofErr w:type="spellEnd"/>
            <w:r w:rsidRPr="005742CD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 xml:space="preserve">*" OR AB="medical </w:t>
            </w:r>
            <w:proofErr w:type="spellStart"/>
            <w:r w:rsidRPr="005742CD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educat</w:t>
            </w:r>
            <w:proofErr w:type="spellEnd"/>
            <w:r w:rsidRPr="005742CD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 xml:space="preserve">*") AND (TI="interview*" OR AB="interview*") AND (TI="admission*" OR AB="admission*" OR TI="student select*" OR AB="student select*") </w:t>
            </w:r>
          </w:p>
        </w:tc>
      </w:tr>
    </w:tbl>
    <w:p w14:paraId="69714520" w14:textId="2F48C7C9" w:rsidR="0027035C" w:rsidRPr="00C31892" w:rsidRDefault="0027035C" w:rsidP="00C31892"/>
    <w:sectPr w:rsidR="0027035C" w:rsidRPr="00C31892" w:rsidSect="001F3AF0">
      <w:headerReference w:type="even" r:id="rId8"/>
      <w:headerReference w:type="default" r:id="rId9"/>
      <w:pgSz w:w="12240" w:h="15840"/>
      <w:pgMar w:top="1440" w:right="1440" w:bottom="1440" w:left="1440" w:header="720" w:footer="720" w:gutter="0"/>
      <w:pgNumType w:start="1"/>
      <w:cols w:space="720"/>
      <w:titlePg/>
      <w:docGrid w:linePitch="299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A343830" w14:textId="77777777" w:rsidR="009A2E70" w:rsidRDefault="009A2E70" w:rsidP="0023383F">
      <w:pPr>
        <w:spacing w:line="240" w:lineRule="auto"/>
      </w:pPr>
      <w:r>
        <w:separator/>
      </w:r>
    </w:p>
  </w:endnote>
  <w:endnote w:type="continuationSeparator" w:id="0">
    <w:p w14:paraId="2461E092" w14:textId="77777777" w:rsidR="009A2E70" w:rsidRDefault="009A2E70" w:rsidP="0023383F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0BF07B2" w14:textId="77777777" w:rsidR="009A2E70" w:rsidRDefault="009A2E70" w:rsidP="0023383F">
      <w:pPr>
        <w:spacing w:line="240" w:lineRule="auto"/>
      </w:pPr>
      <w:r>
        <w:separator/>
      </w:r>
    </w:p>
  </w:footnote>
  <w:footnote w:type="continuationSeparator" w:id="0">
    <w:p w14:paraId="58EFA86E" w14:textId="77777777" w:rsidR="009A2E70" w:rsidRDefault="009A2E70" w:rsidP="0023383F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-1233464740"/>
      <w:docPartObj>
        <w:docPartGallery w:val="Page Numbers (Top of Page)"/>
        <w:docPartUnique/>
      </w:docPartObj>
    </w:sdtPr>
    <w:sdtContent>
      <w:p w14:paraId="03572EDB" w14:textId="0C0C0AF1" w:rsidR="00D36F93" w:rsidRDefault="00D36F93" w:rsidP="00CB4235">
        <w:pPr>
          <w:pStyle w:val="Head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1306B4EA" w14:textId="77777777" w:rsidR="00D36F93" w:rsidRDefault="00D36F93" w:rsidP="00CB4235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  <w:rFonts w:ascii="Times New Roman" w:hAnsi="Times New Roman" w:cs="Times New Roman"/>
        <w:sz w:val="24"/>
        <w:szCs w:val="24"/>
      </w:rPr>
      <w:id w:val="-1598323757"/>
      <w:docPartObj>
        <w:docPartGallery w:val="Page Numbers (Top of Page)"/>
        <w:docPartUnique/>
      </w:docPartObj>
    </w:sdtPr>
    <w:sdtContent>
      <w:p w14:paraId="34704C10" w14:textId="23727683" w:rsidR="00D36F93" w:rsidRPr="00CB4235" w:rsidRDefault="00D36F93" w:rsidP="00CB4235">
        <w:pPr>
          <w:pStyle w:val="Header"/>
          <w:framePr w:wrap="none" w:vAnchor="text" w:hAnchor="margin" w:xAlign="right" w:y="1"/>
          <w:rPr>
            <w:rStyle w:val="PageNumber"/>
            <w:rFonts w:ascii="Times New Roman" w:hAnsi="Times New Roman" w:cs="Times New Roman"/>
            <w:sz w:val="24"/>
            <w:szCs w:val="24"/>
          </w:rPr>
        </w:pPr>
        <w:r w:rsidRPr="00CB4235">
          <w:rPr>
            <w:rStyle w:val="PageNumber"/>
            <w:rFonts w:ascii="Times New Roman" w:hAnsi="Times New Roman" w:cs="Times New Roman"/>
            <w:sz w:val="24"/>
            <w:szCs w:val="24"/>
          </w:rPr>
          <w:fldChar w:fldCharType="begin"/>
        </w:r>
        <w:r w:rsidRPr="00CB4235">
          <w:rPr>
            <w:rStyle w:val="PageNumber"/>
            <w:rFonts w:ascii="Times New Roman" w:hAnsi="Times New Roman" w:cs="Times New Roman"/>
            <w:sz w:val="24"/>
            <w:szCs w:val="24"/>
          </w:rPr>
          <w:instrText xml:space="preserve"> PAGE </w:instrText>
        </w:r>
        <w:r w:rsidRPr="00CB4235">
          <w:rPr>
            <w:rStyle w:val="PageNumber"/>
            <w:rFonts w:ascii="Times New Roman" w:hAnsi="Times New Roman" w:cs="Times New Roman"/>
            <w:sz w:val="24"/>
            <w:szCs w:val="24"/>
          </w:rPr>
          <w:fldChar w:fldCharType="separate"/>
        </w:r>
        <w:r w:rsidRPr="00CB4235">
          <w:rPr>
            <w:rStyle w:val="PageNumber"/>
            <w:rFonts w:ascii="Times New Roman" w:hAnsi="Times New Roman" w:cs="Times New Roman"/>
            <w:noProof/>
            <w:sz w:val="24"/>
            <w:szCs w:val="24"/>
          </w:rPr>
          <w:t>2</w:t>
        </w:r>
        <w:r w:rsidRPr="00CB4235">
          <w:rPr>
            <w:rStyle w:val="PageNumber"/>
            <w:rFonts w:ascii="Times New Roman" w:hAnsi="Times New Roman" w:cs="Times New Roman"/>
            <w:sz w:val="24"/>
            <w:szCs w:val="24"/>
          </w:rPr>
          <w:fldChar w:fldCharType="end"/>
        </w:r>
      </w:p>
    </w:sdtContent>
  </w:sdt>
  <w:p w14:paraId="41A00F1B" w14:textId="77777777" w:rsidR="00D36F93" w:rsidRPr="00CB4235" w:rsidRDefault="00D36F93" w:rsidP="00CB4235">
    <w:pPr>
      <w:pStyle w:val="Header"/>
      <w:ind w:right="360"/>
      <w:rPr>
        <w:rFonts w:ascii="Times New Roman" w:hAnsi="Times New Roman" w:cs="Times New Roman"/>
        <w:sz w:val="24"/>
        <w:szCs w:val="24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F9113D"/>
    <w:multiLevelType w:val="hybridMultilevel"/>
    <w:tmpl w:val="580641FE"/>
    <w:lvl w:ilvl="0" w:tplc="2B6056CC">
      <w:start w:val="1"/>
      <w:numFmt w:val="bullet"/>
      <w:lvlText w:val=""/>
      <w:lvlJc w:val="left"/>
      <w:pPr>
        <w:ind w:left="720" w:hanging="360"/>
      </w:pPr>
      <w:rPr>
        <w:rFonts w:ascii="Symbol" w:eastAsia="Arial" w:hAnsi="Symbo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7C8267C"/>
    <w:multiLevelType w:val="hybridMultilevel"/>
    <w:tmpl w:val="32D6A5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cs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2" w15:restartNumberingAfterBreak="0">
    <w:nsid w:val="09BE74E7"/>
    <w:multiLevelType w:val="hybridMultilevel"/>
    <w:tmpl w:val="324CFD9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cs="Symbol" w:hint="default"/>
      </w:rPr>
    </w:lvl>
    <w:lvl w:ilvl="1" w:tplc="04090005">
      <w:start w:val="1"/>
      <w:numFmt w:val="bullet"/>
      <w:lvlText w:val=""/>
      <w:lvlJc w:val="left"/>
      <w:pPr>
        <w:ind w:left="450" w:hanging="360"/>
      </w:pPr>
      <w:rPr>
        <w:rFonts w:ascii="Wingdings" w:hAnsi="Wingdings" w:hint="default"/>
      </w:rPr>
    </w:lvl>
    <w:lvl w:ilvl="2" w:tplc="04090005">
      <w:start w:val="1"/>
      <w:numFmt w:val="bullet"/>
      <w:lvlText w:val=""/>
      <w:lvlJc w:val="left"/>
      <w:pPr>
        <w:ind w:left="1800" w:hanging="360"/>
      </w:pPr>
      <w:rPr>
        <w:rFonts w:ascii="Wingdings" w:hAnsi="Wingdings" w:cs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cs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cs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cs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cs="Wingdings" w:hint="default"/>
      </w:rPr>
    </w:lvl>
  </w:abstractNum>
  <w:abstractNum w:abstractNumId="3" w15:restartNumberingAfterBreak="0">
    <w:nsid w:val="0E964A58"/>
    <w:multiLevelType w:val="hybridMultilevel"/>
    <w:tmpl w:val="BA4ED6C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cs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4" w15:restartNumberingAfterBreak="0">
    <w:nsid w:val="113845D2"/>
    <w:multiLevelType w:val="hybridMultilevel"/>
    <w:tmpl w:val="8B30458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cs="Symbol" w:hint="default"/>
      </w:rPr>
    </w:lvl>
    <w:lvl w:ilvl="1" w:tplc="04090003">
      <w:start w:val="1"/>
      <w:numFmt w:val="bullet"/>
      <w:lvlText w:val="o"/>
      <w:lvlJc w:val="left"/>
      <w:pPr>
        <w:ind w:left="4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cs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cs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cs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cs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cs="Wingdings" w:hint="default"/>
      </w:rPr>
    </w:lvl>
  </w:abstractNum>
  <w:abstractNum w:abstractNumId="5" w15:restartNumberingAfterBreak="0">
    <w:nsid w:val="185072A7"/>
    <w:multiLevelType w:val="hybridMultilevel"/>
    <w:tmpl w:val="A8B2647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8BC2C62"/>
    <w:multiLevelType w:val="hybridMultilevel"/>
    <w:tmpl w:val="AAB2142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1A247DB2"/>
    <w:multiLevelType w:val="hybridMultilevel"/>
    <w:tmpl w:val="C652C7BA"/>
    <w:lvl w:ilvl="0" w:tplc="D7347718">
      <w:start w:val="3"/>
      <w:numFmt w:val="bullet"/>
      <w:lvlText w:val="-"/>
      <w:lvlJc w:val="left"/>
      <w:pPr>
        <w:ind w:left="720" w:hanging="360"/>
      </w:pPr>
      <w:rPr>
        <w:rFonts w:ascii="Arial" w:eastAsia="Arial" w:hAnsi="Arial" w:cs="Aria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8" w15:restartNumberingAfterBreak="0">
    <w:nsid w:val="20A802B4"/>
    <w:multiLevelType w:val="hybridMultilevel"/>
    <w:tmpl w:val="AE602064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cs="Symbol" w:hint="default"/>
      </w:rPr>
    </w:lvl>
    <w:lvl w:ilvl="1" w:tplc="04090005">
      <w:start w:val="1"/>
      <w:numFmt w:val="bullet"/>
      <w:lvlText w:val=""/>
      <w:lvlJc w:val="left"/>
      <w:pPr>
        <w:ind w:left="45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cs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cs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cs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cs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cs="Wingdings" w:hint="default"/>
      </w:rPr>
    </w:lvl>
  </w:abstractNum>
  <w:abstractNum w:abstractNumId="9" w15:restartNumberingAfterBreak="0">
    <w:nsid w:val="22A70D45"/>
    <w:multiLevelType w:val="hybridMultilevel"/>
    <w:tmpl w:val="3FC248D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2652428C"/>
    <w:multiLevelType w:val="hybridMultilevel"/>
    <w:tmpl w:val="8846749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cs="Symbol" w:hint="default"/>
      </w:rPr>
    </w:lvl>
    <w:lvl w:ilvl="1" w:tplc="04090003">
      <w:start w:val="1"/>
      <w:numFmt w:val="bullet"/>
      <w:lvlText w:val="o"/>
      <w:lvlJc w:val="left"/>
      <w:pPr>
        <w:ind w:left="4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cs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cs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cs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cs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cs="Wingdings" w:hint="default"/>
      </w:rPr>
    </w:lvl>
  </w:abstractNum>
  <w:abstractNum w:abstractNumId="11" w15:restartNumberingAfterBreak="0">
    <w:nsid w:val="2BD246B6"/>
    <w:multiLevelType w:val="hybridMultilevel"/>
    <w:tmpl w:val="B24474C2"/>
    <w:lvl w:ilvl="0" w:tplc="8F58A31A">
      <w:numFmt w:val="bullet"/>
      <w:lvlText w:val=""/>
      <w:lvlJc w:val="left"/>
      <w:pPr>
        <w:ind w:left="720" w:hanging="360"/>
      </w:pPr>
      <w:rPr>
        <w:rFonts w:ascii="Symbol" w:eastAsia="Arial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2D943022"/>
    <w:multiLevelType w:val="hybridMultilevel"/>
    <w:tmpl w:val="7D9AF4CE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3" w15:restartNumberingAfterBreak="0">
    <w:nsid w:val="31C758B2"/>
    <w:multiLevelType w:val="hybridMultilevel"/>
    <w:tmpl w:val="BF10830C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cs="Symbol" w:hint="default"/>
      </w:rPr>
    </w:lvl>
    <w:lvl w:ilvl="1" w:tplc="04090005">
      <w:start w:val="1"/>
      <w:numFmt w:val="bullet"/>
      <w:lvlText w:val=""/>
      <w:lvlJc w:val="left"/>
      <w:pPr>
        <w:ind w:left="45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cs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cs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cs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cs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cs="Wingdings" w:hint="default"/>
      </w:rPr>
    </w:lvl>
  </w:abstractNum>
  <w:abstractNum w:abstractNumId="14" w15:restartNumberingAfterBreak="0">
    <w:nsid w:val="37F8706D"/>
    <w:multiLevelType w:val="hybridMultilevel"/>
    <w:tmpl w:val="AF00135A"/>
    <w:lvl w:ilvl="0" w:tplc="D7347718">
      <w:start w:val="3"/>
      <w:numFmt w:val="bullet"/>
      <w:lvlText w:val="-"/>
      <w:lvlJc w:val="left"/>
      <w:pPr>
        <w:ind w:left="720" w:hanging="360"/>
      </w:pPr>
      <w:rPr>
        <w:rFonts w:ascii="Arial" w:eastAsia="Arial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15" w15:restartNumberingAfterBreak="0">
    <w:nsid w:val="45842D2F"/>
    <w:multiLevelType w:val="hybridMultilevel"/>
    <w:tmpl w:val="A5BCB352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cs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cs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cs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cs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cs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cs="Wingdings" w:hint="default"/>
      </w:rPr>
    </w:lvl>
  </w:abstractNum>
  <w:abstractNum w:abstractNumId="16" w15:restartNumberingAfterBreak="0">
    <w:nsid w:val="48BA4DFB"/>
    <w:multiLevelType w:val="multilevel"/>
    <w:tmpl w:val="D1704758"/>
    <w:lvl w:ilvl="0">
      <w:start w:val="1"/>
      <w:numFmt w:val="bullet"/>
      <w:lvlText w:val="●"/>
      <w:lvlJc w:val="left"/>
      <w:pPr>
        <w:ind w:left="720" w:hanging="360"/>
      </w:pPr>
      <w:rPr>
        <w:u w:val="none"/>
      </w:rPr>
    </w:lvl>
    <w:lvl w:ilvl="1">
      <w:start w:val="1"/>
      <w:numFmt w:val="bullet"/>
      <w:lvlText w:val="○"/>
      <w:lvlJc w:val="left"/>
      <w:pPr>
        <w:ind w:left="1440" w:hanging="360"/>
      </w:pPr>
      <w:rPr>
        <w:u w:val="none"/>
      </w:rPr>
    </w:lvl>
    <w:lvl w:ilvl="2">
      <w:start w:val="1"/>
      <w:numFmt w:val="bullet"/>
      <w:lvlText w:val="■"/>
      <w:lvlJc w:val="left"/>
      <w:pPr>
        <w:ind w:left="2160" w:hanging="360"/>
      </w:pPr>
      <w:rPr>
        <w:u w:val="none"/>
      </w:rPr>
    </w:lvl>
    <w:lvl w:ilvl="3">
      <w:start w:val="1"/>
      <w:numFmt w:val="bullet"/>
      <w:lvlText w:val="●"/>
      <w:lvlJc w:val="left"/>
      <w:pPr>
        <w:ind w:left="2880" w:hanging="360"/>
      </w:pPr>
      <w:rPr>
        <w:u w:val="none"/>
      </w:rPr>
    </w:lvl>
    <w:lvl w:ilvl="4">
      <w:start w:val="1"/>
      <w:numFmt w:val="bullet"/>
      <w:lvlText w:val="○"/>
      <w:lvlJc w:val="left"/>
      <w:pPr>
        <w:ind w:left="3600" w:hanging="360"/>
      </w:pPr>
      <w:rPr>
        <w:u w:val="none"/>
      </w:rPr>
    </w:lvl>
    <w:lvl w:ilvl="5">
      <w:start w:val="1"/>
      <w:numFmt w:val="bullet"/>
      <w:lvlText w:val="■"/>
      <w:lvlJc w:val="left"/>
      <w:pPr>
        <w:ind w:left="4320" w:hanging="360"/>
      </w:pPr>
      <w:rPr>
        <w:u w:val="none"/>
      </w:rPr>
    </w:lvl>
    <w:lvl w:ilvl="6">
      <w:start w:val="1"/>
      <w:numFmt w:val="bullet"/>
      <w:lvlText w:val="●"/>
      <w:lvlJc w:val="left"/>
      <w:pPr>
        <w:ind w:left="5040" w:hanging="360"/>
      </w:pPr>
      <w:rPr>
        <w:u w:val="none"/>
      </w:rPr>
    </w:lvl>
    <w:lvl w:ilvl="7">
      <w:start w:val="1"/>
      <w:numFmt w:val="bullet"/>
      <w:lvlText w:val="○"/>
      <w:lvlJc w:val="left"/>
      <w:pPr>
        <w:ind w:left="5760" w:hanging="360"/>
      </w:pPr>
      <w:rPr>
        <w:u w:val="none"/>
      </w:rPr>
    </w:lvl>
    <w:lvl w:ilvl="8">
      <w:start w:val="1"/>
      <w:numFmt w:val="bullet"/>
      <w:lvlText w:val="■"/>
      <w:lvlJc w:val="left"/>
      <w:pPr>
        <w:ind w:left="6480" w:hanging="360"/>
      </w:pPr>
      <w:rPr>
        <w:u w:val="none"/>
      </w:rPr>
    </w:lvl>
  </w:abstractNum>
  <w:abstractNum w:abstractNumId="17" w15:restartNumberingAfterBreak="0">
    <w:nsid w:val="4CA069D3"/>
    <w:multiLevelType w:val="hybridMultilevel"/>
    <w:tmpl w:val="315602C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cs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18" w15:restartNumberingAfterBreak="0">
    <w:nsid w:val="4F9838BC"/>
    <w:multiLevelType w:val="hybridMultilevel"/>
    <w:tmpl w:val="736C5B8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cs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19" w15:restartNumberingAfterBreak="0">
    <w:nsid w:val="51393EFD"/>
    <w:multiLevelType w:val="multilevel"/>
    <w:tmpl w:val="4D844702"/>
    <w:lvl w:ilvl="0">
      <w:start w:val="1"/>
      <w:numFmt w:val="decimal"/>
      <w:lvlText w:val="%1."/>
      <w:lvlJc w:val="left"/>
      <w:pPr>
        <w:ind w:left="720" w:hanging="360"/>
      </w:pPr>
      <w:rPr>
        <w:u w:val="none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u w:val="none"/>
      </w:rPr>
    </w:lvl>
    <w:lvl w:ilvl="2">
      <w:start w:val="1"/>
      <w:numFmt w:val="lowerRoman"/>
      <w:lvlText w:val="%3."/>
      <w:lvlJc w:val="right"/>
      <w:pPr>
        <w:ind w:left="2160" w:hanging="360"/>
      </w:pPr>
      <w:rPr>
        <w:u w:val="none"/>
      </w:rPr>
    </w:lvl>
    <w:lvl w:ilvl="3">
      <w:start w:val="1"/>
      <w:numFmt w:val="decimal"/>
      <w:lvlText w:val="%4."/>
      <w:lvlJc w:val="left"/>
      <w:pPr>
        <w:ind w:left="2880" w:hanging="360"/>
      </w:pPr>
      <w:rPr>
        <w:u w:val="none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u w:val="none"/>
      </w:rPr>
    </w:lvl>
    <w:lvl w:ilvl="5">
      <w:start w:val="1"/>
      <w:numFmt w:val="lowerRoman"/>
      <w:lvlText w:val="%6."/>
      <w:lvlJc w:val="right"/>
      <w:pPr>
        <w:ind w:left="432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504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u w:val="none"/>
      </w:rPr>
    </w:lvl>
    <w:lvl w:ilvl="8">
      <w:start w:val="1"/>
      <w:numFmt w:val="lowerRoman"/>
      <w:lvlText w:val="%9."/>
      <w:lvlJc w:val="right"/>
      <w:pPr>
        <w:ind w:left="6480" w:hanging="360"/>
      </w:pPr>
      <w:rPr>
        <w:u w:val="none"/>
      </w:rPr>
    </w:lvl>
  </w:abstractNum>
  <w:abstractNum w:abstractNumId="20" w15:restartNumberingAfterBreak="0">
    <w:nsid w:val="518116DE"/>
    <w:multiLevelType w:val="hybridMultilevel"/>
    <w:tmpl w:val="E09C7096"/>
    <w:lvl w:ilvl="0" w:tplc="E0A6EF46">
      <w:start w:val="3"/>
      <w:numFmt w:val="bullet"/>
      <w:lvlText w:val=""/>
      <w:lvlJc w:val="left"/>
      <w:pPr>
        <w:ind w:left="720" w:hanging="360"/>
      </w:pPr>
      <w:rPr>
        <w:rFonts w:ascii="Symbol" w:eastAsia="Arial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53F5342A"/>
    <w:multiLevelType w:val="hybridMultilevel"/>
    <w:tmpl w:val="D65C438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cs="Symbol" w:hint="default"/>
      </w:rPr>
    </w:lvl>
    <w:lvl w:ilvl="1" w:tplc="0409000F">
      <w:start w:val="1"/>
      <w:numFmt w:val="decimal"/>
      <w:lvlText w:val="%2."/>
      <w:lvlJc w:val="left"/>
      <w:pPr>
        <w:ind w:left="1440" w:hanging="360"/>
      </w:pPr>
      <w:rPr>
        <w:rFonts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22" w15:restartNumberingAfterBreak="0">
    <w:nsid w:val="585D3C49"/>
    <w:multiLevelType w:val="hybridMultilevel"/>
    <w:tmpl w:val="18ACC9BC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cs="Symbol" w:hint="default"/>
      </w:rPr>
    </w:lvl>
    <w:lvl w:ilvl="1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cs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cs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cs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cs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cs="Wingdings" w:hint="default"/>
      </w:rPr>
    </w:lvl>
  </w:abstractNum>
  <w:abstractNum w:abstractNumId="23" w15:restartNumberingAfterBreak="0">
    <w:nsid w:val="58DF3360"/>
    <w:multiLevelType w:val="hybridMultilevel"/>
    <w:tmpl w:val="7276AA1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cs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24" w15:restartNumberingAfterBreak="0">
    <w:nsid w:val="5B977112"/>
    <w:multiLevelType w:val="hybridMultilevel"/>
    <w:tmpl w:val="669AACC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62D97D42"/>
    <w:multiLevelType w:val="hybridMultilevel"/>
    <w:tmpl w:val="A5DA2F8C"/>
    <w:lvl w:ilvl="0" w:tplc="9C52867C">
      <w:numFmt w:val="bullet"/>
      <w:lvlText w:val="-"/>
      <w:lvlJc w:val="left"/>
      <w:pPr>
        <w:ind w:left="720" w:hanging="360"/>
      </w:pPr>
      <w:rPr>
        <w:rFonts w:ascii="Times New Roman" w:eastAsia="Arial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6E421A55"/>
    <w:multiLevelType w:val="hybridMultilevel"/>
    <w:tmpl w:val="D000099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cs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cs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cs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cs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cs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cs="Wingdings" w:hint="default"/>
      </w:rPr>
    </w:lvl>
  </w:abstractNum>
  <w:abstractNum w:abstractNumId="27" w15:restartNumberingAfterBreak="0">
    <w:nsid w:val="74F65439"/>
    <w:multiLevelType w:val="multilevel"/>
    <w:tmpl w:val="8D2078E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8" w15:restartNumberingAfterBreak="0">
    <w:nsid w:val="77223824"/>
    <w:multiLevelType w:val="hybridMultilevel"/>
    <w:tmpl w:val="4ADAEEEE"/>
    <w:lvl w:ilvl="0" w:tplc="D7347718">
      <w:start w:val="3"/>
      <w:numFmt w:val="bullet"/>
      <w:lvlText w:val="-"/>
      <w:lvlJc w:val="left"/>
      <w:pPr>
        <w:ind w:left="720" w:hanging="360"/>
      </w:pPr>
      <w:rPr>
        <w:rFonts w:ascii="Arial" w:eastAsia="Arial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29" w15:restartNumberingAfterBreak="0">
    <w:nsid w:val="7C005B8A"/>
    <w:multiLevelType w:val="hybridMultilevel"/>
    <w:tmpl w:val="F8E4C824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7DC11E24"/>
    <w:multiLevelType w:val="hybridMultilevel"/>
    <w:tmpl w:val="BC00E932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cs="Symbol" w:hint="default"/>
      </w:rPr>
    </w:lvl>
    <w:lvl w:ilvl="1" w:tplc="04090003">
      <w:start w:val="1"/>
      <w:numFmt w:val="bullet"/>
      <w:lvlText w:val="o"/>
      <w:lvlJc w:val="left"/>
      <w:pPr>
        <w:ind w:left="5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cs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cs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cs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cs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cs="Wingdings" w:hint="default"/>
      </w:rPr>
    </w:lvl>
  </w:abstractNum>
  <w:num w:numId="1" w16cid:durableId="2085032530">
    <w:abstractNumId w:val="19"/>
  </w:num>
  <w:num w:numId="2" w16cid:durableId="244652978">
    <w:abstractNumId w:val="16"/>
  </w:num>
  <w:num w:numId="3" w16cid:durableId="2030715171">
    <w:abstractNumId w:val="6"/>
  </w:num>
  <w:num w:numId="4" w16cid:durableId="1183741659">
    <w:abstractNumId w:val="12"/>
  </w:num>
  <w:num w:numId="5" w16cid:durableId="975139934">
    <w:abstractNumId w:val="29"/>
  </w:num>
  <w:num w:numId="6" w16cid:durableId="2075472050">
    <w:abstractNumId w:val="21"/>
  </w:num>
  <w:num w:numId="7" w16cid:durableId="682439333">
    <w:abstractNumId w:val="18"/>
  </w:num>
  <w:num w:numId="8" w16cid:durableId="314646872">
    <w:abstractNumId w:val="3"/>
  </w:num>
  <w:num w:numId="9" w16cid:durableId="1189248223">
    <w:abstractNumId w:val="28"/>
  </w:num>
  <w:num w:numId="10" w16cid:durableId="1670674836">
    <w:abstractNumId w:val="14"/>
  </w:num>
  <w:num w:numId="11" w16cid:durableId="1277326383">
    <w:abstractNumId w:val="7"/>
  </w:num>
  <w:num w:numId="12" w16cid:durableId="412893108">
    <w:abstractNumId w:val="27"/>
  </w:num>
  <w:num w:numId="13" w16cid:durableId="174737496">
    <w:abstractNumId w:val="4"/>
  </w:num>
  <w:num w:numId="14" w16cid:durableId="1275478842">
    <w:abstractNumId w:val="30"/>
  </w:num>
  <w:num w:numId="15" w16cid:durableId="1010136368">
    <w:abstractNumId w:val="26"/>
  </w:num>
  <w:num w:numId="16" w16cid:durableId="1450050350">
    <w:abstractNumId w:val="10"/>
  </w:num>
  <w:num w:numId="17" w16cid:durableId="1077749276">
    <w:abstractNumId w:val="23"/>
  </w:num>
  <w:num w:numId="18" w16cid:durableId="376973419">
    <w:abstractNumId w:val="1"/>
  </w:num>
  <w:num w:numId="19" w16cid:durableId="763645894">
    <w:abstractNumId w:val="17"/>
  </w:num>
  <w:num w:numId="20" w16cid:durableId="1565948572">
    <w:abstractNumId w:val="22"/>
  </w:num>
  <w:num w:numId="21" w16cid:durableId="651327366">
    <w:abstractNumId w:val="8"/>
  </w:num>
  <w:num w:numId="22" w16cid:durableId="241378399">
    <w:abstractNumId w:val="2"/>
  </w:num>
  <w:num w:numId="23" w16cid:durableId="178470371">
    <w:abstractNumId w:val="15"/>
  </w:num>
  <w:num w:numId="24" w16cid:durableId="1756975310">
    <w:abstractNumId w:val="13"/>
  </w:num>
  <w:num w:numId="25" w16cid:durableId="279069405">
    <w:abstractNumId w:val="24"/>
  </w:num>
  <w:num w:numId="26" w16cid:durableId="2082438725">
    <w:abstractNumId w:val="11"/>
  </w:num>
  <w:num w:numId="27" w16cid:durableId="1470243036">
    <w:abstractNumId w:val="25"/>
  </w:num>
  <w:num w:numId="28" w16cid:durableId="440035545">
    <w:abstractNumId w:val="20"/>
  </w:num>
  <w:num w:numId="29" w16cid:durableId="1095056303">
    <w:abstractNumId w:val="5"/>
  </w:num>
  <w:num w:numId="30" w16cid:durableId="452216862">
    <w:abstractNumId w:val="0"/>
  </w:num>
  <w:num w:numId="31" w16cid:durableId="218563332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7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J Amer Med Info Assoc Copy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1974BA"/>
    <w:rsid w:val="00000587"/>
    <w:rsid w:val="000005FE"/>
    <w:rsid w:val="0000081D"/>
    <w:rsid w:val="00000BB7"/>
    <w:rsid w:val="00000CA1"/>
    <w:rsid w:val="000012BC"/>
    <w:rsid w:val="000013EB"/>
    <w:rsid w:val="00001606"/>
    <w:rsid w:val="00001753"/>
    <w:rsid w:val="00001872"/>
    <w:rsid w:val="00001A7C"/>
    <w:rsid w:val="00002471"/>
    <w:rsid w:val="00002E1D"/>
    <w:rsid w:val="000034DE"/>
    <w:rsid w:val="0000405B"/>
    <w:rsid w:val="00004167"/>
    <w:rsid w:val="0000464C"/>
    <w:rsid w:val="000049D0"/>
    <w:rsid w:val="00004A8B"/>
    <w:rsid w:val="00004FA1"/>
    <w:rsid w:val="00005053"/>
    <w:rsid w:val="00005238"/>
    <w:rsid w:val="00005474"/>
    <w:rsid w:val="0000557A"/>
    <w:rsid w:val="00005617"/>
    <w:rsid w:val="00005781"/>
    <w:rsid w:val="00005E53"/>
    <w:rsid w:val="00006A55"/>
    <w:rsid w:val="00007393"/>
    <w:rsid w:val="000076DD"/>
    <w:rsid w:val="00007F81"/>
    <w:rsid w:val="00010875"/>
    <w:rsid w:val="000108DD"/>
    <w:rsid w:val="00010A04"/>
    <w:rsid w:val="000111E3"/>
    <w:rsid w:val="000115B1"/>
    <w:rsid w:val="000117F3"/>
    <w:rsid w:val="00011A1B"/>
    <w:rsid w:val="00011BEE"/>
    <w:rsid w:val="0001201A"/>
    <w:rsid w:val="00012239"/>
    <w:rsid w:val="00012257"/>
    <w:rsid w:val="000122C3"/>
    <w:rsid w:val="00012753"/>
    <w:rsid w:val="00012999"/>
    <w:rsid w:val="00012EFB"/>
    <w:rsid w:val="00013811"/>
    <w:rsid w:val="000138B4"/>
    <w:rsid w:val="00013B63"/>
    <w:rsid w:val="00013BA3"/>
    <w:rsid w:val="00013BB7"/>
    <w:rsid w:val="00013C7A"/>
    <w:rsid w:val="00013E35"/>
    <w:rsid w:val="00014239"/>
    <w:rsid w:val="00014285"/>
    <w:rsid w:val="000147B1"/>
    <w:rsid w:val="00014D7E"/>
    <w:rsid w:val="00015277"/>
    <w:rsid w:val="00015364"/>
    <w:rsid w:val="00015632"/>
    <w:rsid w:val="00015738"/>
    <w:rsid w:val="00015ACD"/>
    <w:rsid w:val="00016072"/>
    <w:rsid w:val="000162FF"/>
    <w:rsid w:val="0001632B"/>
    <w:rsid w:val="00016710"/>
    <w:rsid w:val="00016DDB"/>
    <w:rsid w:val="00017887"/>
    <w:rsid w:val="0002034D"/>
    <w:rsid w:val="00020731"/>
    <w:rsid w:val="00020C31"/>
    <w:rsid w:val="00020CD2"/>
    <w:rsid w:val="00021A38"/>
    <w:rsid w:val="00021EB4"/>
    <w:rsid w:val="0002249C"/>
    <w:rsid w:val="0002273D"/>
    <w:rsid w:val="00022961"/>
    <w:rsid w:val="00022A36"/>
    <w:rsid w:val="00022AA5"/>
    <w:rsid w:val="00022AA8"/>
    <w:rsid w:val="00022AE7"/>
    <w:rsid w:val="00022EA2"/>
    <w:rsid w:val="00022F30"/>
    <w:rsid w:val="00023659"/>
    <w:rsid w:val="00023BDA"/>
    <w:rsid w:val="00023EC8"/>
    <w:rsid w:val="00023F05"/>
    <w:rsid w:val="00024323"/>
    <w:rsid w:val="00024550"/>
    <w:rsid w:val="0002475D"/>
    <w:rsid w:val="000251FB"/>
    <w:rsid w:val="0002564C"/>
    <w:rsid w:val="00025E5F"/>
    <w:rsid w:val="00025FE9"/>
    <w:rsid w:val="00025FF9"/>
    <w:rsid w:val="000262F8"/>
    <w:rsid w:val="000266FF"/>
    <w:rsid w:val="0002681E"/>
    <w:rsid w:val="00026A03"/>
    <w:rsid w:val="00026AA7"/>
    <w:rsid w:val="000273E9"/>
    <w:rsid w:val="000277A2"/>
    <w:rsid w:val="00027B1D"/>
    <w:rsid w:val="000302FF"/>
    <w:rsid w:val="00030F67"/>
    <w:rsid w:val="000310CF"/>
    <w:rsid w:val="000313F4"/>
    <w:rsid w:val="000315F2"/>
    <w:rsid w:val="00031614"/>
    <w:rsid w:val="000318EA"/>
    <w:rsid w:val="00031955"/>
    <w:rsid w:val="00031BFF"/>
    <w:rsid w:val="00031CD1"/>
    <w:rsid w:val="00031F14"/>
    <w:rsid w:val="000329B7"/>
    <w:rsid w:val="00032BD2"/>
    <w:rsid w:val="00032C16"/>
    <w:rsid w:val="00032C69"/>
    <w:rsid w:val="00032D1D"/>
    <w:rsid w:val="00032E04"/>
    <w:rsid w:val="0003350E"/>
    <w:rsid w:val="0003355D"/>
    <w:rsid w:val="000335A8"/>
    <w:rsid w:val="00033961"/>
    <w:rsid w:val="000339B5"/>
    <w:rsid w:val="00033CF9"/>
    <w:rsid w:val="00033E30"/>
    <w:rsid w:val="00033E94"/>
    <w:rsid w:val="0003425D"/>
    <w:rsid w:val="000344D1"/>
    <w:rsid w:val="00034580"/>
    <w:rsid w:val="00034E9C"/>
    <w:rsid w:val="000357B7"/>
    <w:rsid w:val="000357BA"/>
    <w:rsid w:val="000358CF"/>
    <w:rsid w:val="00035BC2"/>
    <w:rsid w:val="0003620E"/>
    <w:rsid w:val="000362E1"/>
    <w:rsid w:val="0003655B"/>
    <w:rsid w:val="000369DC"/>
    <w:rsid w:val="00036CB7"/>
    <w:rsid w:val="00036EC7"/>
    <w:rsid w:val="000376A3"/>
    <w:rsid w:val="00037A10"/>
    <w:rsid w:val="00037ADB"/>
    <w:rsid w:val="00037EF8"/>
    <w:rsid w:val="000405F5"/>
    <w:rsid w:val="00040A9A"/>
    <w:rsid w:val="00040C9E"/>
    <w:rsid w:val="00041039"/>
    <w:rsid w:val="00041058"/>
    <w:rsid w:val="0004133F"/>
    <w:rsid w:val="000413AC"/>
    <w:rsid w:val="00041765"/>
    <w:rsid w:val="00041944"/>
    <w:rsid w:val="00041AB9"/>
    <w:rsid w:val="00041B6B"/>
    <w:rsid w:val="00041D7C"/>
    <w:rsid w:val="00041EFF"/>
    <w:rsid w:val="00042143"/>
    <w:rsid w:val="000428F4"/>
    <w:rsid w:val="00042A3B"/>
    <w:rsid w:val="00042CEC"/>
    <w:rsid w:val="00042FA8"/>
    <w:rsid w:val="00043241"/>
    <w:rsid w:val="0004340A"/>
    <w:rsid w:val="00043542"/>
    <w:rsid w:val="0004355A"/>
    <w:rsid w:val="000436DB"/>
    <w:rsid w:val="00043735"/>
    <w:rsid w:val="000441E9"/>
    <w:rsid w:val="0004429F"/>
    <w:rsid w:val="00044655"/>
    <w:rsid w:val="00044A73"/>
    <w:rsid w:val="00044B22"/>
    <w:rsid w:val="00044DD7"/>
    <w:rsid w:val="00044EDC"/>
    <w:rsid w:val="00044F1B"/>
    <w:rsid w:val="0004528C"/>
    <w:rsid w:val="00045364"/>
    <w:rsid w:val="0004538A"/>
    <w:rsid w:val="00045993"/>
    <w:rsid w:val="00045A82"/>
    <w:rsid w:val="00045C01"/>
    <w:rsid w:val="0004675E"/>
    <w:rsid w:val="000467B5"/>
    <w:rsid w:val="00046A2A"/>
    <w:rsid w:val="00047130"/>
    <w:rsid w:val="000475C7"/>
    <w:rsid w:val="000479B6"/>
    <w:rsid w:val="00047A36"/>
    <w:rsid w:val="00050158"/>
    <w:rsid w:val="000501AE"/>
    <w:rsid w:val="000501D2"/>
    <w:rsid w:val="00050632"/>
    <w:rsid w:val="00050741"/>
    <w:rsid w:val="000510D1"/>
    <w:rsid w:val="00051328"/>
    <w:rsid w:val="000514B5"/>
    <w:rsid w:val="000515B0"/>
    <w:rsid w:val="00051953"/>
    <w:rsid w:val="00051B8D"/>
    <w:rsid w:val="00051CA4"/>
    <w:rsid w:val="00051E29"/>
    <w:rsid w:val="00051F5B"/>
    <w:rsid w:val="00052336"/>
    <w:rsid w:val="00052986"/>
    <w:rsid w:val="00052F38"/>
    <w:rsid w:val="00053272"/>
    <w:rsid w:val="000536E7"/>
    <w:rsid w:val="000538C0"/>
    <w:rsid w:val="0005396A"/>
    <w:rsid w:val="00053B41"/>
    <w:rsid w:val="00053B4E"/>
    <w:rsid w:val="00053E1B"/>
    <w:rsid w:val="00054948"/>
    <w:rsid w:val="00054CB5"/>
    <w:rsid w:val="00055581"/>
    <w:rsid w:val="000555D2"/>
    <w:rsid w:val="0005564C"/>
    <w:rsid w:val="000557BA"/>
    <w:rsid w:val="00055B26"/>
    <w:rsid w:val="00055E5E"/>
    <w:rsid w:val="00056218"/>
    <w:rsid w:val="000565F7"/>
    <w:rsid w:val="00057204"/>
    <w:rsid w:val="000577A0"/>
    <w:rsid w:val="00057A38"/>
    <w:rsid w:val="00057F39"/>
    <w:rsid w:val="0006007E"/>
    <w:rsid w:val="0006033C"/>
    <w:rsid w:val="000609BE"/>
    <w:rsid w:val="000612D0"/>
    <w:rsid w:val="00061482"/>
    <w:rsid w:val="000614A9"/>
    <w:rsid w:val="0006161A"/>
    <w:rsid w:val="00061D8A"/>
    <w:rsid w:val="00061F92"/>
    <w:rsid w:val="00061FD7"/>
    <w:rsid w:val="00062469"/>
    <w:rsid w:val="00062A72"/>
    <w:rsid w:val="00062E84"/>
    <w:rsid w:val="00063147"/>
    <w:rsid w:val="00063425"/>
    <w:rsid w:val="00063D92"/>
    <w:rsid w:val="000647B0"/>
    <w:rsid w:val="00064B94"/>
    <w:rsid w:val="00064ECB"/>
    <w:rsid w:val="000650B3"/>
    <w:rsid w:val="000654D2"/>
    <w:rsid w:val="00065742"/>
    <w:rsid w:val="000663DB"/>
    <w:rsid w:val="00066AD1"/>
    <w:rsid w:val="00066B02"/>
    <w:rsid w:val="00066B36"/>
    <w:rsid w:val="00066DB5"/>
    <w:rsid w:val="00066F05"/>
    <w:rsid w:val="00066F41"/>
    <w:rsid w:val="0006715B"/>
    <w:rsid w:val="00067200"/>
    <w:rsid w:val="00067367"/>
    <w:rsid w:val="00067739"/>
    <w:rsid w:val="000679C9"/>
    <w:rsid w:val="00070AFD"/>
    <w:rsid w:val="00071304"/>
    <w:rsid w:val="000713CB"/>
    <w:rsid w:val="00071730"/>
    <w:rsid w:val="00071A08"/>
    <w:rsid w:val="00071B68"/>
    <w:rsid w:val="00072BCC"/>
    <w:rsid w:val="00072BFB"/>
    <w:rsid w:val="00072D0A"/>
    <w:rsid w:val="00073613"/>
    <w:rsid w:val="00073626"/>
    <w:rsid w:val="00074129"/>
    <w:rsid w:val="0007428E"/>
    <w:rsid w:val="000746D9"/>
    <w:rsid w:val="00074740"/>
    <w:rsid w:val="0007476F"/>
    <w:rsid w:val="0007483C"/>
    <w:rsid w:val="00074B9C"/>
    <w:rsid w:val="000750D7"/>
    <w:rsid w:val="00075360"/>
    <w:rsid w:val="000753BB"/>
    <w:rsid w:val="00075867"/>
    <w:rsid w:val="000759FE"/>
    <w:rsid w:val="00076792"/>
    <w:rsid w:val="00076911"/>
    <w:rsid w:val="000771CE"/>
    <w:rsid w:val="0007728D"/>
    <w:rsid w:val="000773DE"/>
    <w:rsid w:val="00077AA7"/>
    <w:rsid w:val="00077F53"/>
    <w:rsid w:val="0008030E"/>
    <w:rsid w:val="0008064E"/>
    <w:rsid w:val="00080726"/>
    <w:rsid w:val="00080CF1"/>
    <w:rsid w:val="00081326"/>
    <w:rsid w:val="000817B7"/>
    <w:rsid w:val="000818E8"/>
    <w:rsid w:val="0008191E"/>
    <w:rsid w:val="00081BF3"/>
    <w:rsid w:val="00081DA2"/>
    <w:rsid w:val="00081E4D"/>
    <w:rsid w:val="0008225F"/>
    <w:rsid w:val="000822F8"/>
    <w:rsid w:val="0008244C"/>
    <w:rsid w:val="000826C8"/>
    <w:rsid w:val="0008271C"/>
    <w:rsid w:val="00082A7A"/>
    <w:rsid w:val="00082FE2"/>
    <w:rsid w:val="00083A1E"/>
    <w:rsid w:val="00083F83"/>
    <w:rsid w:val="0008401F"/>
    <w:rsid w:val="000842EB"/>
    <w:rsid w:val="00084313"/>
    <w:rsid w:val="00084B67"/>
    <w:rsid w:val="00084E4F"/>
    <w:rsid w:val="00084FCB"/>
    <w:rsid w:val="0008508D"/>
    <w:rsid w:val="000857E2"/>
    <w:rsid w:val="00086009"/>
    <w:rsid w:val="0008604C"/>
    <w:rsid w:val="00086458"/>
    <w:rsid w:val="000865DB"/>
    <w:rsid w:val="00087724"/>
    <w:rsid w:val="000877E6"/>
    <w:rsid w:val="000878E0"/>
    <w:rsid w:val="00087D03"/>
    <w:rsid w:val="00090181"/>
    <w:rsid w:val="000902C2"/>
    <w:rsid w:val="000902EC"/>
    <w:rsid w:val="000904FB"/>
    <w:rsid w:val="00090547"/>
    <w:rsid w:val="00090577"/>
    <w:rsid w:val="0009060B"/>
    <w:rsid w:val="00090B9F"/>
    <w:rsid w:val="00090E62"/>
    <w:rsid w:val="00091278"/>
    <w:rsid w:val="000914BE"/>
    <w:rsid w:val="00091777"/>
    <w:rsid w:val="00091A9A"/>
    <w:rsid w:val="00091F7A"/>
    <w:rsid w:val="00092114"/>
    <w:rsid w:val="000922C6"/>
    <w:rsid w:val="00092E76"/>
    <w:rsid w:val="00093795"/>
    <w:rsid w:val="00093AD1"/>
    <w:rsid w:val="00093E6A"/>
    <w:rsid w:val="000941F8"/>
    <w:rsid w:val="0009441A"/>
    <w:rsid w:val="00094665"/>
    <w:rsid w:val="000947B5"/>
    <w:rsid w:val="00094A6C"/>
    <w:rsid w:val="000951B0"/>
    <w:rsid w:val="00095AE3"/>
    <w:rsid w:val="00096CBF"/>
    <w:rsid w:val="00096D43"/>
    <w:rsid w:val="0009719A"/>
    <w:rsid w:val="00097442"/>
    <w:rsid w:val="00097587"/>
    <w:rsid w:val="000978FC"/>
    <w:rsid w:val="00097B5D"/>
    <w:rsid w:val="00097B92"/>
    <w:rsid w:val="000A07CD"/>
    <w:rsid w:val="000A0AC6"/>
    <w:rsid w:val="000A0CDF"/>
    <w:rsid w:val="000A11BC"/>
    <w:rsid w:val="000A136B"/>
    <w:rsid w:val="000A1D87"/>
    <w:rsid w:val="000A2092"/>
    <w:rsid w:val="000A20A0"/>
    <w:rsid w:val="000A2590"/>
    <w:rsid w:val="000A2CF2"/>
    <w:rsid w:val="000A3E20"/>
    <w:rsid w:val="000A3FED"/>
    <w:rsid w:val="000A4542"/>
    <w:rsid w:val="000A45F1"/>
    <w:rsid w:val="000A4721"/>
    <w:rsid w:val="000A5154"/>
    <w:rsid w:val="000A5A49"/>
    <w:rsid w:val="000A5E13"/>
    <w:rsid w:val="000A61FF"/>
    <w:rsid w:val="000A631C"/>
    <w:rsid w:val="000A6C13"/>
    <w:rsid w:val="000A789C"/>
    <w:rsid w:val="000A7A02"/>
    <w:rsid w:val="000B00C8"/>
    <w:rsid w:val="000B00E1"/>
    <w:rsid w:val="000B06A7"/>
    <w:rsid w:val="000B0A0E"/>
    <w:rsid w:val="000B1087"/>
    <w:rsid w:val="000B1566"/>
    <w:rsid w:val="000B1A43"/>
    <w:rsid w:val="000B221F"/>
    <w:rsid w:val="000B29A2"/>
    <w:rsid w:val="000B2DCE"/>
    <w:rsid w:val="000B3070"/>
    <w:rsid w:val="000B338B"/>
    <w:rsid w:val="000B3405"/>
    <w:rsid w:val="000B4A3A"/>
    <w:rsid w:val="000B519E"/>
    <w:rsid w:val="000B5546"/>
    <w:rsid w:val="000B61DB"/>
    <w:rsid w:val="000B65A5"/>
    <w:rsid w:val="000B65F9"/>
    <w:rsid w:val="000B6DEB"/>
    <w:rsid w:val="000B6F78"/>
    <w:rsid w:val="000B729F"/>
    <w:rsid w:val="000B77B8"/>
    <w:rsid w:val="000B796A"/>
    <w:rsid w:val="000B79B5"/>
    <w:rsid w:val="000B7C30"/>
    <w:rsid w:val="000B7F11"/>
    <w:rsid w:val="000C07F1"/>
    <w:rsid w:val="000C0A47"/>
    <w:rsid w:val="000C0AC5"/>
    <w:rsid w:val="000C0D42"/>
    <w:rsid w:val="000C0E6D"/>
    <w:rsid w:val="000C110F"/>
    <w:rsid w:val="000C13BB"/>
    <w:rsid w:val="000C1555"/>
    <w:rsid w:val="000C1D6D"/>
    <w:rsid w:val="000C21EE"/>
    <w:rsid w:val="000C2233"/>
    <w:rsid w:val="000C25C9"/>
    <w:rsid w:val="000C2864"/>
    <w:rsid w:val="000C28BF"/>
    <w:rsid w:val="000C2B00"/>
    <w:rsid w:val="000C2C00"/>
    <w:rsid w:val="000C2D0B"/>
    <w:rsid w:val="000C2D93"/>
    <w:rsid w:val="000C2DCA"/>
    <w:rsid w:val="000C2ED9"/>
    <w:rsid w:val="000C323B"/>
    <w:rsid w:val="000C3DC8"/>
    <w:rsid w:val="000C3F56"/>
    <w:rsid w:val="000C3FBD"/>
    <w:rsid w:val="000C41D1"/>
    <w:rsid w:val="000C43E9"/>
    <w:rsid w:val="000C45FC"/>
    <w:rsid w:val="000C4CC4"/>
    <w:rsid w:val="000C4CDB"/>
    <w:rsid w:val="000C5101"/>
    <w:rsid w:val="000C51B1"/>
    <w:rsid w:val="000C525C"/>
    <w:rsid w:val="000C5349"/>
    <w:rsid w:val="000C5460"/>
    <w:rsid w:val="000C58FB"/>
    <w:rsid w:val="000C59C4"/>
    <w:rsid w:val="000C5A9E"/>
    <w:rsid w:val="000C5BF1"/>
    <w:rsid w:val="000C635D"/>
    <w:rsid w:val="000C6816"/>
    <w:rsid w:val="000C7110"/>
    <w:rsid w:val="000D054B"/>
    <w:rsid w:val="000D15CF"/>
    <w:rsid w:val="000D1D1E"/>
    <w:rsid w:val="000D1FE0"/>
    <w:rsid w:val="000D2064"/>
    <w:rsid w:val="000D2799"/>
    <w:rsid w:val="000D28CE"/>
    <w:rsid w:val="000D2C04"/>
    <w:rsid w:val="000D2C99"/>
    <w:rsid w:val="000D3440"/>
    <w:rsid w:val="000D3667"/>
    <w:rsid w:val="000D3B02"/>
    <w:rsid w:val="000D445D"/>
    <w:rsid w:val="000D4973"/>
    <w:rsid w:val="000D49FA"/>
    <w:rsid w:val="000D54F3"/>
    <w:rsid w:val="000D58D7"/>
    <w:rsid w:val="000D5AFE"/>
    <w:rsid w:val="000D5BF5"/>
    <w:rsid w:val="000D5C22"/>
    <w:rsid w:val="000D5E4C"/>
    <w:rsid w:val="000D63E0"/>
    <w:rsid w:val="000D6AE9"/>
    <w:rsid w:val="000D788E"/>
    <w:rsid w:val="000E0475"/>
    <w:rsid w:val="000E0568"/>
    <w:rsid w:val="000E0E20"/>
    <w:rsid w:val="000E1116"/>
    <w:rsid w:val="000E1173"/>
    <w:rsid w:val="000E1447"/>
    <w:rsid w:val="000E221A"/>
    <w:rsid w:val="000E2630"/>
    <w:rsid w:val="000E27C4"/>
    <w:rsid w:val="000E2C59"/>
    <w:rsid w:val="000E2C7E"/>
    <w:rsid w:val="000E3084"/>
    <w:rsid w:val="000E30DF"/>
    <w:rsid w:val="000E3673"/>
    <w:rsid w:val="000E3E3D"/>
    <w:rsid w:val="000E3F76"/>
    <w:rsid w:val="000E4020"/>
    <w:rsid w:val="000E4889"/>
    <w:rsid w:val="000E4BB4"/>
    <w:rsid w:val="000E4E56"/>
    <w:rsid w:val="000E513D"/>
    <w:rsid w:val="000E54F5"/>
    <w:rsid w:val="000E5ABF"/>
    <w:rsid w:val="000E6284"/>
    <w:rsid w:val="000E6378"/>
    <w:rsid w:val="000E64F1"/>
    <w:rsid w:val="000E65D7"/>
    <w:rsid w:val="000E68B3"/>
    <w:rsid w:val="000E6AC9"/>
    <w:rsid w:val="000E6BFB"/>
    <w:rsid w:val="000E6FF7"/>
    <w:rsid w:val="000E7002"/>
    <w:rsid w:val="000E7601"/>
    <w:rsid w:val="000E7F41"/>
    <w:rsid w:val="000F0046"/>
    <w:rsid w:val="000F0818"/>
    <w:rsid w:val="000F098B"/>
    <w:rsid w:val="000F0EFF"/>
    <w:rsid w:val="000F0F89"/>
    <w:rsid w:val="000F1281"/>
    <w:rsid w:val="000F13AD"/>
    <w:rsid w:val="000F1417"/>
    <w:rsid w:val="000F1A05"/>
    <w:rsid w:val="000F1C6F"/>
    <w:rsid w:val="000F2583"/>
    <w:rsid w:val="000F2847"/>
    <w:rsid w:val="000F2CDE"/>
    <w:rsid w:val="000F2D55"/>
    <w:rsid w:val="000F30D3"/>
    <w:rsid w:val="000F3141"/>
    <w:rsid w:val="000F354C"/>
    <w:rsid w:val="000F3685"/>
    <w:rsid w:val="000F3AAE"/>
    <w:rsid w:val="000F40AF"/>
    <w:rsid w:val="000F419F"/>
    <w:rsid w:val="000F461A"/>
    <w:rsid w:val="000F4732"/>
    <w:rsid w:val="000F4BBA"/>
    <w:rsid w:val="000F4CB0"/>
    <w:rsid w:val="000F4DF3"/>
    <w:rsid w:val="000F5074"/>
    <w:rsid w:val="000F537F"/>
    <w:rsid w:val="000F575D"/>
    <w:rsid w:val="000F576A"/>
    <w:rsid w:val="000F5B99"/>
    <w:rsid w:val="000F5FF4"/>
    <w:rsid w:val="000F6874"/>
    <w:rsid w:val="000F6B5A"/>
    <w:rsid w:val="000F6B75"/>
    <w:rsid w:val="000F6E04"/>
    <w:rsid w:val="000F7507"/>
    <w:rsid w:val="000F768C"/>
    <w:rsid w:val="000F773D"/>
    <w:rsid w:val="000F7C6C"/>
    <w:rsid w:val="000F7DD7"/>
    <w:rsid w:val="00100290"/>
    <w:rsid w:val="00100364"/>
    <w:rsid w:val="001005F8"/>
    <w:rsid w:val="001006A8"/>
    <w:rsid w:val="001008DB"/>
    <w:rsid w:val="00100BBE"/>
    <w:rsid w:val="00100C05"/>
    <w:rsid w:val="00101AEA"/>
    <w:rsid w:val="00101C12"/>
    <w:rsid w:val="00101D31"/>
    <w:rsid w:val="00101FDD"/>
    <w:rsid w:val="00102055"/>
    <w:rsid w:val="00102456"/>
    <w:rsid w:val="001024F8"/>
    <w:rsid w:val="0010265F"/>
    <w:rsid w:val="00103192"/>
    <w:rsid w:val="00103365"/>
    <w:rsid w:val="001039A2"/>
    <w:rsid w:val="00103C4A"/>
    <w:rsid w:val="0010420A"/>
    <w:rsid w:val="0010434D"/>
    <w:rsid w:val="001045D6"/>
    <w:rsid w:val="00104768"/>
    <w:rsid w:val="00104B5E"/>
    <w:rsid w:val="00104FCC"/>
    <w:rsid w:val="00105329"/>
    <w:rsid w:val="0010556D"/>
    <w:rsid w:val="001057F7"/>
    <w:rsid w:val="00106499"/>
    <w:rsid w:val="00106584"/>
    <w:rsid w:val="0010678D"/>
    <w:rsid w:val="001067B0"/>
    <w:rsid w:val="001067BE"/>
    <w:rsid w:val="0010690D"/>
    <w:rsid w:val="00106A72"/>
    <w:rsid w:val="00106B48"/>
    <w:rsid w:val="00107180"/>
    <w:rsid w:val="00107245"/>
    <w:rsid w:val="00107CB2"/>
    <w:rsid w:val="00110626"/>
    <w:rsid w:val="00110D65"/>
    <w:rsid w:val="00110EE2"/>
    <w:rsid w:val="00111896"/>
    <w:rsid w:val="00112662"/>
    <w:rsid w:val="00112D61"/>
    <w:rsid w:val="00112D79"/>
    <w:rsid w:val="00112DA6"/>
    <w:rsid w:val="00113068"/>
    <w:rsid w:val="0011341F"/>
    <w:rsid w:val="00113D1E"/>
    <w:rsid w:val="00113F97"/>
    <w:rsid w:val="00114507"/>
    <w:rsid w:val="001148B5"/>
    <w:rsid w:val="00114A28"/>
    <w:rsid w:val="00114D22"/>
    <w:rsid w:val="00114D97"/>
    <w:rsid w:val="00114EBF"/>
    <w:rsid w:val="00114FBE"/>
    <w:rsid w:val="00115809"/>
    <w:rsid w:val="0011634C"/>
    <w:rsid w:val="00116783"/>
    <w:rsid w:val="00116B3B"/>
    <w:rsid w:val="00116CA3"/>
    <w:rsid w:val="00116EF5"/>
    <w:rsid w:val="001175D3"/>
    <w:rsid w:val="001203D3"/>
    <w:rsid w:val="00120580"/>
    <w:rsid w:val="00120A3A"/>
    <w:rsid w:val="00120B59"/>
    <w:rsid w:val="00120D6D"/>
    <w:rsid w:val="00121608"/>
    <w:rsid w:val="00121E35"/>
    <w:rsid w:val="0012221E"/>
    <w:rsid w:val="00122666"/>
    <w:rsid w:val="00122828"/>
    <w:rsid w:val="001231F6"/>
    <w:rsid w:val="001234AC"/>
    <w:rsid w:val="001236AA"/>
    <w:rsid w:val="00123A08"/>
    <w:rsid w:val="00123A57"/>
    <w:rsid w:val="00124014"/>
    <w:rsid w:val="0012442C"/>
    <w:rsid w:val="001247FD"/>
    <w:rsid w:val="001256D0"/>
    <w:rsid w:val="00125C3F"/>
    <w:rsid w:val="00125D95"/>
    <w:rsid w:val="001274A8"/>
    <w:rsid w:val="001275F9"/>
    <w:rsid w:val="00127DC2"/>
    <w:rsid w:val="0013009B"/>
    <w:rsid w:val="0013044C"/>
    <w:rsid w:val="0013048C"/>
    <w:rsid w:val="001305D4"/>
    <w:rsid w:val="00130A69"/>
    <w:rsid w:val="00130BC0"/>
    <w:rsid w:val="00130C5F"/>
    <w:rsid w:val="00130D5E"/>
    <w:rsid w:val="00130E9E"/>
    <w:rsid w:val="00131466"/>
    <w:rsid w:val="0013165E"/>
    <w:rsid w:val="001316BA"/>
    <w:rsid w:val="001328C4"/>
    <w:rsid w:val="00132C88"/>
    <w:rsid w:val="00133097"/>
    <w:rsid w:val="001330B2"/>
    <w:rsid w:val="00133418"/>
    <w:rsid w:val="0013351A"/>
    <w:rsid w:val="00133723"/>
    <w:rsid w:val="001337DF"/>
    <w:rsid w:val="00133B2C"/>
    <w:rsid w:val="00133EA3"/>
    <w:rsid w:val="00133F23"/>
    <w:rsid w:val="00134571"/>
    <w:rsid w:val="00134612"/>
    <w:rsid w:val="001347BD"/>
    <w:rsid w:val="00134893"/>
    <w:rsid w:val="001349DA"/>
    <w:rsid w:val="00134A43"/>
    <w:rsid w:val="00134AE1"/>
    <w:rsid w:val="00135405"/>
    <w:rsid w:val="00135BE1"/>
    <w:rsid w:val="00135D9E"/>
    <w:rsid w:val="0013625E"/>
    <w:rsid w:val="001363F5"/>
    <w:rsid w:val="00136457"/>
    <w:rsid w:val="00136635"/>
    <w:rsid w:val="00137009"/>
    <w:rsid w:val="0014000C"/>
    <w:rsid w:val="001403DA"/>
    <w:rsid w:val="00140631"/>
    <w:rsid w:val="00140E85"/>
    <w:rsid w:val="00140FFE"/>
    <w:rsid w:val="00141359"/>
    <w:rsid w:val="001415DB"/>
    <w:rsid w:val="0014177A"/>
    <w:rsid w:val="0014224B"/>
    <w:rsid w:val="00142289"/>
    <w:rsid w:val="001422AB"/>
    <w:rsid w:val="0014247C"/>
    <w:rsid w:val="001428AA"/>
    <w:rsid w:val="00142949"/>
    <w:rsid w:val="001429CE"/>
    <w:rsid w:val="00142DB3"/>
    <w:rsid w:val="00142E04"/>
    <w:rsid w:val="00142EBF"/>
    <w:rsid w:val="001433AC"/>
    <w:rsid w:val="00143501"/>
    <w:rsid w:val="0014381B"/>
    <w:rsid w:val="00143A0F"/>
    <w:rsid w:val="00143C11"/>
    <w:rsid w:val="00143E27"/>
    <w:rsid w:val="00144986"/>
    <w:rsid w:val="00144F5E"/>
    <w:rsid w:val="00144F7D"/>
    <w:rsid w:val="00145107"/>
    <w:rsid w:val="0014562B"/>
    <w:rsid w:val="0014597B"/>
    <w:rsid w:val="00145CD3"/>
    <w:rsid w:val="00146846"/>
    <w:rsid w:val="00146A08"/>
    <w:rsid w:val="00146CF0"/>
    <w:rsid w:val="00146E56"/>
    <w:rsid w:val="0014736E"/>
    <w:rsid w:val="001476BC"/>
    <w:rsid w:val="001477BA"/>
    <w:rsid w:val="00147931"/>
    <w:rsid w:val="00147F75"/>
    <w:rsid w:val="001501A5"/>
    <w:rsid w:val="001507F7"/>
    <w:rsid w:val="00150875"/>
    <w:rsid w:val="00150A2D"/>
    <w:rsid w:val="00150E41"/>
    <w:rsid w:val="00151353"/>
    <w:rsid w:val="00151FEE"/>
    <w:rsid w:val="001520C8"/>
    <w:rsid w:val="00152167"/>
    <w:rsid w:val="00152684"/>
    <w:rsid w:val="001527C9"/>
    <w:rsid w:val="001529F6"/>
    <w:rsid w:val="00152CD5"/>
    <w:rsid w:val="00152EA3"/>
    <w:rsid w:val="001534A0"/>
    <w:rsid w:val="00153A61"/>
    <w:rsid w:val="00153AB2"/>
    <w:rsid w:val="00153B5C"/>
    <w:rsid w:val="00153D5D"/>
    <w:rsid w:val="00154285"/>
    <w:rsid w:val="001543CA"/>
    <w:rsid w:val="00154699"/>
    <w:rsid w:val="00154AC3"/>
    <w:rsid w:val="00154C8E"/>
    <w:rsid w:val="00154F28"/>
    <w:rsid w:val="001550CD"/>
    <w:rsid w:val="00155BB7"/>
    <w:rsid w:val="00155E44"/>
    <w:rsid w:val="001561B1"/>
    <w:rsid w:val="00156D9F"/>
    <w:rsid w:val="001574B9"/>
    <w:rsid w:val="00157F08"/>
    <w:rsid w:val="00160044"/>
    <w:rsid w:val="00161224"/>
    <w:rsid w:val="001613BE"/>
    <w:rsid w:val="001613D3"/>
    <w:rsid w:val="001614B1"/>
    <w:rsid w:val="001615AE"/>
    <w:rsid w:val="00161601"/>
    <w:rsid w:val="00161D52"/>
    <w:rsid w:val="00161FCE"/>
    <w:rsid w:val="001624EB"/>
    <w:rsid w:val="00162A3C"/>
    <w:rsid w:val="00162BC7"/>
    <w:rsid w:val="00162EE8"/>
    <w:rsid w:val="0016334D"/>
    <w:rsid w:val="0016392F"/>
    <w:rsid w:val="00163B0B"/>
    <w:rsid w:val="00163E7D"/>
    <w:rsid w:val="00164099"/>
    <w:rsid w:val="001640EF"/>
    <w:rsid w:val="00164783"/>
    <w:rsid w:val="0016478E"/>
    <w:rsid w:val="001647BE"/>
    <w:rsid w:val="00164A47"/>
    <w:rsid w:val="00164C48"/>
    <w:rsid w:val="0016549D"/>
    <w:rsid w:val="00165791"/>
    <w:rsid w:val="00165A51"/>
    <w:rsid w:val="00165A90"/>
    <w:rsid w:val="00165B8C"/>
    <w:rsid w:val="00165E3E"/>
    <w:rsid w:val="00166118"/>
    <w:rsid w:val="00166362"/>
    <w:rsid w:val="0016652D"/>
    <w:rsid w:val="001665F7"/>
    <w:rsid w:val="0016688C"/>
    <w:rsid w:val="001673BD"/>
    <w:rsid w:val="00167473"/>
    <w:rsid w:val="00167C5B"/>
    <w:rsid w:val="00167F15"/>
    <w:rsid w:val="00167F5B"/>
    <w:rsid w:val="00170003"/>
    <w:rsid w:val="00170386"/>
    <w:rsid w:val="001704B6"/>
    <w:rsid w:val="00170560"/>
    <w:rsid w:val="0017108A"/>
    <w:rsid w:val="001716E5"/>
    <w:rsid w:val="0017193C"/>
    <w:rsid w:val="00171B86"/>
    <w:rsid w:val="00171BEB"/>
    <w:rsid w:val="00171E65"/>
    <w:rsid w:val="0017212F"/>
    <w:rsid w:val="001723BD"/>
    <w:rsid w:val="0017266F"/>
    <w:rsid w:val="00172FBF"/>
    <w:rsid w:val="00173242"/>
    <w:rsid w:val="0017338E"/>
    <w:rsid w:val="0017392E"/>
    <w:rsid w:val="00173A0A"/>
    <w:rsid w:val="00173A13"/>
    <w:rsid w:val="00173B18"/>
    <w:rsid w:val="00173CB3"/>
    <w:rsid w:val="00173D98"/>
    <w:rsid w:val="00174173"/>
    <w:rsid w:val="0017441A"/>
    <w:rsid w:val="001746D1"/>
    <w:rsid w:val="00174A70"/>
    <w:rsid w:val="00174BCB"/>
    <w:rsid w:val="00175526"/>
    <w:rsid w:val="001755D5"/>
    <w:rsid w:val="001757B2"/>
    <w:rsid w:val="00175816"/>
    <w:rsid w:val="00175BA8"/>
    <w:rsid w:val="00175E27"/>
    <w:rsid w:val="00176349"/>
    <w:rsid w:val="001769EC"/>
    <w:rsid w:val="00176A28"/>
    <w:rsid w:val="00176E2E"/>
    <w:rsid w:val="00176FA3"/>
    <w:rsid w:val="0017717C"/>
    <w:rsid w:val="00177C66"/>
    <w:rsid w:val="0018038F"/>
    <w:rsid w:val="00180867"/>
    <w:rsid w:val="00180C56"/>
    <w:rsid w:val="00180D14"/>
    <w:rsid w:val="00180ED2"/>
    <w:rsid w:val="0018110D"/>
    <w:rsid w:val="001813C5"/>
    <w:rsid w:val="00181737"/>
    <w:rsid w:val="001823E7"/>
    <w:rsid w:val="00182F8C"/>
    <w:rsid w:val="001831B4"/>
    <w:rsid w:val="00183767"/>
    <w:rsid w:val="0018435B"/>
    <w:rsid w:val="0018446A"/>
    <w:rsid w:val="001847AB"/>
    <w:rsid w:val="001848E6"/>
    <w:rsid w:val="00184DAA"/>
    <w:rsid w:val="001851C1"/>
    <w:rsid w:val="00185AB7"/>
    <w:rsid w:val="00185CC8"/>
    <w:rsid w:val="0018617C"/>
    <w:rsid w:val="00186385"/>
    <w:rsid w:val="00186463"/>
    <w:rsid w:val="00186645"/>
    <w:rsid w:val="001866BA"/>
    <w:rsid w:val="00186CE4"/>
    <w:rsid w:val="00187312"/>
    <w:rsid w:val="00187535"/>
    <w:rsid w:val="00187751"/>
    <w:rsid w:val="00187A1F"/>
    <w:rsid w:val="001903B1"/>
    <w:rsid w:val="001909B7"/>
    <w:rsid w:val="00190C9B"/>
    <w:rsid w:val="00190DE7"/>
    <w:rsid w:val="00191338"/>
    <w:rsid w:val="001916FA"/>
    <w:rsid w:val="00191B3A"/>
    <w:rsid w:val="00191BAA"/>
    <w:rsid w:val="00192252"/>
    <w:rsid w:val="00192383"/>
    <w:rsid w:val="00192529"/>
    <w:rsid w:val="001925E7"/>
    <w:rsid w:val="001926B1"/>
    <w:rsid w:val="00192893"/>
    <w:rsid w:val="00192D81"/>
    <w:rsid w:val="00192E9A"/>
    <w:rsid w:val="00193304"/>
    <w:rsid w:val="001936E0"/>
    <w:rsid w:val="001937AB"/>
    <w:rsid w:val="0019393F"/>
    <w:rsid w:val="00193CE2"/>
    <w:rsid w:val="0019416A"/>
    <w:rsid w:val="001942FB"/>
    <w:rsid w:val="001947FD"/>
    <w:rsid w:val="00194A8A"/>
    <w:rsid w:val="00194AF3"/>
    <w:rsid w:val="00194B4D"/>
    <w:rsid w:val="00194CB4"/>
    <w:rsid w:val="00195B88"/>
    <w:rsid w:val="00195DE3"/>
    <w:rsid w:val="001960CF"/>
    <w:rsid w:val="00196AEF"/>
    <w:rsid w:val="00196CA4"/>
    <w:rsid w:val="00196FA2"/>
    <w:rsid w:val="001971D4"/>
    <w:rsid w:val="001974BA"/>
    <w:rsid w:val="00197528"/>
    <w:rsid w:val="0019799D"/>
    <w:rsid w:val="00197AED"/>
    <w:rsid w:val="001A008D"/>
    <w:rsid w:val="001A0221"/>
    <w:rsid w:val="001A0BC7"/>
    <w:rsid w:val="001A11CF"/>
    <w:rsid w:val="001A184D"/>
    <w:rsid w:val="001A1ABF"/>
    <w:rsid w:val="001A2034"/>
    <w:rsid w:val="001A2879"/>
    <w:rsid w:val="001A28AE"/>
    <w:rsid w:val="001A324E"/>
    <w:rsid w:val="001A3A7D"/>
    <w:rsid w:val="001A3EED"/>
    <w:rsid w:val="001A419A"/>
    <w:rsid w:val="001A424A"/>
    <w:rsid w:val="001A57F7"/>
    <w:rsid w:val="001A580B"/>
    <w:rsid w:val="001A5B96"/>
    <w:rsid w:val="001A5BCC"/>
    <w:rsid w:val="001A5D16"/>
    <w:rsid w:val="001A5F41"/>
    <w:rsid w:val="001A5F98"/>
    <w:rsid w:val="001A62E9"/>
    <w:rsid w:val="001A669C"/>
    <w:rsid w:val="001A6FA0"/>
    <w:rsid w:val="001A70D9"/>
    <w:rsid w:val="001A7113"/>
    <w:rsid w:val="001A7785"/>
    <w:rsid w:val="001A7AAD"/>
    <w:rsid w:val="001A7F2A"/>
    <w:rsid w:val="001B074B"/>
    <w:rsid w:val="001B0859"/>
    <w:rsid w:val="001B09CD"/>
    <w:rsid w:val="001B0B64"/>
    <w:rsid w:val="001B0C0C"/>
    <w:rsid w:val="001B0C17"/>
    <w:rsid w:val="001B1245"/>
    <w:rsid w:val="001B14C9"/>
    <w:rsid w:val="001B2352"/>
    <w:rsid w:val="001B2473"/>
    <w:rsid w:val="001B2836"/>
    <w:rsid w:val="001B2B35"/>
    <w:rsid w:val="001B2B53"/>
    <w:rsid w:val="001B2B9E"/>
    <w:rsid w:val="001B329F"/>
    <w:rsid w:val="001B3646"/>
    <w:rsid w:val="001B3AF8"/>
    <w:rsid w:val="001B3DEC"/>
    <w:rsid w:val="001B3E2E"/>
    <w:rsid w:val="001B405B"/>
    <w:rsid w:val="001B45DD"/>
    <w:rsid w:val="001B4710"/>
    <w:rsid w:val="001B473F"/>
    <w:rsid w:val="001B4781"/>
    <w:rsid w:val="001B47EA"/>
    <w:rsid w:val="001B48D8"/>
    <w:rsid w:val="001B4B74"/>
    <w:rsid w:val="001B4D28"/>
    <w:rsid w:val="001B4E62"/>
    <w:rsid w:val="001B4F91"/>
    <w:rsid w:val="001B5D2B"/>
    <w:rsid w:val="001B5F33"/>
    <w:rsid w:val="001B618E"/>
    <w:rsid w:val="001B6291"/>
    <w:rsid w:val="001B63CA"/>
    <w:rsid w:val="001B673E"/>
    <w:rsid w:val="001B69D8"/>
    <w:rsid w:val="001B6D68"/>
    <w:rsid w:val="001B6F4F"/>
    <w:rsid w:val="001B71B1"/>
    <w:rsid w:val="001B72DF"/>
    <w:rsid w:val="001B7970"/>
    <w:rsid w:val="001B7CD3"/>
    <w:rsid w:val="001C015F"/>
    <w:rsid w:val="001C02CA"/>
    <w:rsid w:val="001C0463"/>
    <w:rsid w:val="001C05A1"/>
    <w:rsid w:val="001C0E16"/>
    <w:rsid w:val="001C0E37"/>
    <w:rsid w:val="001C1AA9"/>
    <w:rsid w:val="001C1D1B"/>
    <w:rsid w:val="001C1EA8"/>
    <w:rsid w:val="001C2226"/>
    <w:rsid w:val="001C2232"/>
    <w:rsid w:val="001C27EB"/>
    <w:rsid w:val="001C2854"/>
    <w:rsid w:val="001C2A6B"/>
    <w:rsid w:val="001C2C4F"/>
    <w:rsid w:val="001C2EA0"/>
    <w:rsid w:val="001C3599"/>
    <w:rsid w:val="001C3611"/>
    <w:rsid w:val="001C3635"/>
    <w:rsid w:val="001C36A2"/>
    <w:rsid w:val="001C3C99"/>
    <w:rsid w:val="001C3CC0"/>
    <w:rsid w:val="001C402F"/>
    <w:rsid w:val="001C41A5"/>
    <w:rsid w:val="001C44A8"/>
    <w:rsid w:val="001C5034"/>
    <w:rsid w:val="001C57BE"/>
    <w:rsid w:val="001C5A8A"/>
    <w:rsid w:val="001C5E1E"/>
    <w:rsid w:val="001C60A2"/>
    <w:rsid w:val="001C652F"/>
    <w:rsid w:val="001C6E30"/>
    <w:rsid w:val="001C7180"/>
    <w:rsid w:val="001C7204"/>
    <w:rsid w:val="001C76D9"/>
    <w:rsid w:val="001C7DB6"/>
    <w:rsid w:val="001D038F"/>
    <w:rsid w:val="001D0573"/>
    <w:rsid w:val="001D05ED"/>
    <w:rsid w:val="001D09AD"/>
    <w:rsid w:val="001D102E"/>
    <w:rsid w:val="001D10FA"/>
    <w:rsid w:val="001D1287"/>
    <w:rsid w:val="001D1388"/>
    <w:rsid w:val="001D15EC"/>
    <w:rsid w:val="001D1645"/>
    <w:rsid w:val="001D26F6"/>
    <w:rsid w:val="001D2E1F"/>
    <w:rsid w:val="001D2EE4"/>
    <w:rsid w:val="001D3E14"/>
    <w:rsid w:val="001D4174"/>
    <w:rsid w:val="001D4462"/>
    <w:rsid w:val="001D470D"/>
    <w:rsid w:val="001D4853"/>
    <w:rsid w:val="001D4F84"/>
    <w:rsid w:val="001D4F95"/>
    <w:rsid w:val="001D526B"/>
    <w:rsid w:val="001D52C1"/>
    <w:rsid w:val="001D5507"/>
    <w:rsid w:val="001D5521"/>
    <w:rsid w:val="001D556F"/>
    <w:rsid w:val="001D5BCB"/>
    <w:rsid w:val="001D66F6"/>
    <w:rsid w:val="001D67DF"/>
    <w:rsid w:val="001D6BC3"/>
    <w:rsid w:val="001D7052"/>
    <w:rsid w:val="001D7A8A"/>
    <w:rsid w:val="001D7CD2"/>
    <w:rsid w:val="001E0481"/>
    <w:rsid w:val="001E0C3D"/>
    <w:rsid w:val="001E0D3D"/>
    <w:rsid w:val="001E120E"/>
    <w:rsid w:val="001E123B"/>
    <w:rsid w:val="001E18A0"/>
    <w:rsid w:val="001E2037"/>
    <w:rsid w:val="001E29D4"/>
    <w:rsid w:val="001E2D3D"/>
    <w:rsid w:val="001E2EFF"/>
    <w:rsid w:val="001E3144"/>
    <w:rsid w:val="001E315F"/>
    <w:rsid w:val="001E38BC"/>
    <w:rsid w:val="001E3B24"/>
    <w:rsid w:val="001E3BF5"/>
    <w:rsid w:val="001E3CEF"/>
    <w:rsid w:val="001E3E72"/>
    <w:rsid w:val="001E485A"/>
    <w:rsid w:val="001E4FE1"/>
    <w:rsid w:val="001E5628"/>
    <w:rsid w:val="001E5799"/>
    <w:rsid w:val="001E57C9"/>
    <w:rsid w:val="001E59FC"/>
    <w:rsid w:val="001E5E8F"/>
    <w:rsid w:val="001E5E93"/>
    <w:rsid w:val="001E5EA2"/>
    <w:rsid w:val="001E64FD"/>
    <w:rsid w:val="001E6BD9"/>
    <w:rsid w:val="001E739C"/>
    <w:rsid w:val="001E7479"/>
    <w:rsid w:val="001E74B1"/>
    <w:rsid w:val="001E77CC"/>
    <w:rsid w:val="001F03FB"/>
    <w:rsid w:val="001F0BA9"/>
    <w:rsid w:val="001F0BAA"/>
    <w:rsid w:val="001F0CAA"/>
    <w:rsid w:val="001F10A6"/>
    <w:rsid w:val="001F10DA"/>
    <w:rsid w:val="001F1626"/>
    <w:rsid w:val="001F1EA6"/>
    <w:rsid w:val="001F2355"/>
    <w:rsid w:val="001F2590"/>
    <w:rsid w:val="001F26C3"/>
    <w:rsid w:val="001F2823"/>
    <w:rsid w:val="001F2E2C"/>
    <w:rsid w:val="001F337E"/>
    <w:rsid w:val="001F3908"/>
    <w:rsid w:val="001F3A0B"/>
    <w:rsid w:val="001F3AF0"/>
    <w:rsid w:val="001F3D63"/>
    <w:rsid w:val="001F3F72"/>
    <w:rsid w:val="001F443F"/>
    <w:rsid w:val="001F4677"/>
    <w:rsid w:val="001F4794"/>
    <w:rsid w:val="001F4901"/>
    <w:rsid w:val="001F4BAB"/>
    <w:rsid w:val="001F52BA"/>
    <w:rsid w:val="001F53AB"/>
    <w:rsid w:val="001F55E7"/>
    <w:rsid w:val="001F581E"/>
    <w:rsid w:val="001F5A78"/>
    <w:rsid w:val="001F5DD9"/>
    <w:rsid w:val="001F5F21"/>
    <w:rsid w:val="001F6148"/>
    <w:rsid w:val="001F6352"/>
    <w:rsid w:val="001F65B6"/>
    <w:rsid w:val="001F6909"/>
    <w:rsid w:val="001F6924"/>
    <w:rsid w:val="001F7126"/>
    <w:rsid w:val="001F7E9D"/>
    <w:rsid w:val="0020065C"/>
    <w:rsid w:val="00200796"/>
    <w:rsid w:val="00200CB6"/>
    <w:rsid w:val="00200F94"/>
    <w:rsid w:val="0020111F"/>
    <w:rsid w:val="0020158B"/>
    <w:rsid w:val="002019E3"/>
    <w:rsid w:val="00201A66"/>
    <w:rsid w:val="00202295"/>
    <w:rsid w:val="002023B3"/>
    <w:rsid w:val="00202554"/>
    <w:rsid w:val="0020255B"/>
    <w:rsid w:val="00202BD1"/>
    <w:rsid w:val="00203359"/>
    <w:rsid w:val="00203780"/>
    <w:rsid w:val="00203A3F"/>
    <w:rsid w:val="00204028"/>
    <w:rsid w:val="0020564C"/>
    <w:rsid w:val="00205972"/>
    <w:rsid w:val="00205CA8"/>
    <w:rsid w:val="00205CC9"/>
    <w:rsid w:val="00206212"/>
    <w:rsid w:val="00206869"/>
    <w:rsid w:val="00206A13"/>
    <w:rsid w:val="00206B21"/>
    <w:rsid w:val="00206C41"/>
    <w:rsid w:val="00206D30"/>
    <w:rsid w:val="00206FEB"/>
    <w:rsid w:val="0020787B"/>
    <w:rsid w:val="002107AB"/>
    <w:rsid w:val="0021095C"/>
    <w:rsid w:val="00210A7C"/>
    <w:rsid w:val="00210BAF"/>
    <w:rsid w:val="00210DD8"/>
    <w:rsid w:val="00211396"/>
    <w:rsid w:val="00211F60"/>
    <w:rsid w:val="00211F7A"/>
    <w:rsid w:val="002120CE"/>
    <w:rsid w:val="00212653"/>
    <w:rsid w:val="0021292F"/>
    <w:rsid w:val="002129B5"/>
    <w:rsid w:val="00212D03"/>
    <w:rsid w:val="00213230"/>
    <w:rsid w:val="00213297"/>
    <w:rsid w:val="00213486"/>
    <w:rsid w:val="00213D9D"/>
    <w:rsid w:val="002152D0"/>
    <w:rsid w:val="0021594B"/>
    <w:rsid w:val="002159D5"/>
    <w:rsid w:val="00215C64"/>
    <w:rsid w:val="00215E96"/>
    <w:rsid w:val="00216186"/>
    <w:rsid w:val="0021624B"/>
    <w:rsid w:val="002162E7"/>
    <w:rsid w:val="00216C90"/>
    <w:rsid w:val="00216CD6"/>
    <w:rsid w:val="00216F6C"/>
    <w:rsid w:val="0021715F"/>
    <w:rsid w:val="0021732E"/>
    <w:rsid w:val="0021743B"/>
    <w:rsid w:val="00220055"/>
    <w:rsid w:val="002204F0"/>
    <w:rsid w:val="00220512"/>
    <w:rsid w:val="00221503"/>
    <w:rsid w:val="00221941"/>
    <w:rsid w:val="00222085"/>
    <w:rsid w:val="00222121"/>
    <w:rsid w:val="00222419"/>
    <w:rsid w:val="002228B4"/>
    <w:rsid w:val="002228EB"/>
    <w:rsid w:val="00222CCA"/>
    <w:rsid w:val="0022386F"/>
    <w:rsid w:val="002238ED"/>
    <w:rsid w:val="002241DB"/>
    <w:rsid w:val="00224284"/>
    <w:rsid w:val="002249B0"/>
    <w:rsid w:val="002249CB"/>
    <w:rsid w:val="00224A61"/>
    <w:rsid w:val="00224C8A"/>
    <w:rsid w:val="00224D38"/>
    <w:rsid w:val="002250D5"/>
    <w:rsid w:val="0022566A"/>
    <w:rsid w:val="00225809"/>
    <w:rsid w:val="00225BAC"/>
    <w:rsid w:val="00225BFF"/>
    <w:rsid w:val="00225DB6"/>
    <w:rsid w:val="002260F1"/>
    <w:rsid w:val="0022627D"/>
    <w:rsid w:val="00226527"/>
    <w:rsid w:val="00226FDE"/>
    <w:rsid w:val="0022708A"/>
    <w:rsid w:val="0022762A"/>
    <w:rsid w:val="00227964"/>
    <w:rsid w:val="002279CB"/>
    <w:rsid w:val="00227B1C"/>
    <w:rsid w:val="002305D1"/>
    <w:rsid w:val="002306E8"/>
    <w:rsid w:val="002309D3"/>
    <w:rsid w:val="00230CD2"/>
    <w:rsid w:val="00231090"/>
    <w:rsid w:val="0023147C"/>
    <w:rsid w:val="002316BA"/>
    <w:rsid w:val="002317F2"/>
    <w:rsid w:val="002319B7"/>
    <w:rsid w:val="00231A95"/>
    <w:rsid w:val="002321D7"/>
    <w:rsid w:val="00232488"/>
    <w:rsid w:val="002326B1"/>
    <w:rsid w:val="002326EA"/>
    <w:rsid w:val="00232B7B"/>
    <w:rsid w:val="00232CC4"/>
    <w:rsid w:val="00232F68"/>
    <w:rsid w:val="00232FB1"/>
    <w:rsid w:val="00233828"/>
    <w:rsid w:val="0023383F"/>
    <w:rsid w:val="00233884"/>
    <w:rsid w:val="00233AE3"/>
    <w:rsid w:val="00233F5F"/>
    <w:rsid w:val="00234039"/>
    <w:rsid w:val="00234299"/>
    <w:rsid w:val="00234EAB"/>
    <w:rsid w:val="00235365"/>
    <w:rsid w:val="0023592F"/>
    <w:rsid w:val="00235D52"/>
    <w:rsid w:val="00235F4F"/>
    <w:rsid w:val="00236370"/>
    <w:rsid w:val="0023681C"/>
    <w:rsid w:val="00236850"/>
    <w:rsid w:val="00236A34"/>
    <w:rsid w:val="00236E9C"/>
    <w:rsid w:val="00236FDA"/>
    <w:rsid w:val="00237311"/>
    <w:rsid w:val="002374B9"/>
    <w:rsid w:val="002376D1"/>
    <w:rsid w:val="00237893"/>
    <w:rsid w:val="002400FA"/>
    <w:rsid w:val="002405E3"/>
    <w:rsid w:val="00240817"/>
    <w:rsid w:val="00240973"/>
    <w:rsid w:val="00240BDC"/>
    <w:rsid w:val="00240EBA"/>
    <w:rsid w:val="00240EF3"/>
    <w:rsid w:val="00241092"/>
    <w:rsid w:val="0024137E"/>
    <w:rsid w:val="00241770"/>
    <w:rsid w:val="00241C21"/>
    <w:rsid w:val="00241CE3"/>
    <w:rsid w:val="00241E74"/>
    <w:rsid w:val="002423B9"/>
    <w:rsid w:val="00243ECD"/>
    <w:rsid w:val="00244139"/>
    <w:rsid w:val="00244AA7"/>
    <w:rsid w:val="00244D3A"/>
    <w:rsid w:val="00244FB4"/>
    <w:rsid w:val="00245747"/>
    <w:rsid w:val="00245A40"/>
    <w:rsid w:val="002461E6"/>
    <w:rsid w:val="00246339"/>
    <w:rsid w:val="0024653F"/>
    <w:rsid w:val="0024668E"/>
    <w:rsid w:val="0024673A"/>
    <w:rsid w:val="00246CFE"/>
    <w:rsid w:val="0024744E"/>
    <w:rsid w:val="00247ABD"/>
    <w:rsid w:val="00247AFE"/>
    <w:rsid w:val="00247DD5"/>
    <w:rsid w:val="00250180"/>
    <w:rsid w:val="0025041C"/>
    <w:rsid w:val="002504A9"/>
    <w:rsid w:val="00250756"/>
    <w:rsid w:val="00250986"/>
    <w:rsid w:val="00250A01"/>
    <w:rsid w:val="00250E46"/>
    <w:rsid w:val="00251022"/>
    <w:rsid w:val="00251645"/>
    <w:rsid w:val="00251BA2"/>
    <w:rsid w:val="00253061"/>
    <w:rsid w:val="00253C4F"/>
    <w:rsid w:val="00254688"/>
    <w:rsid w:val="002549D9"/>
    <w:rsid w:val="00254A91"/>
    <w:rsid w:val="002550E1"/>
    <w:rsid w:val="00255846"/>
    <w:rsid w:val="00255891"/>
    <w:rsid w:val="00255A51"/>
    <w:rsid w:val="00255BDE"/>
    <w:rsid w:val="0025620D"/>
    <w:rsid w:val="0025635C"/>
    <w:rsid w:val="0025659E"/>
    <w:rsid w:val="00256857"/>
    <w:rsid w:val="00256BD3"/>
    <w:rsid w:val="002572C6"/>
    <w:rsid w:val="00257B16"/>
    <w:rsid w:val="00257F58"/>
    <w:rsid w:val="0026027F"/>
    <w:rsid w:val="00260619"/>
    <w:rsid w:val="00260642"/>
    <w:rsid w:val="00260715"/>
    <w:rsid w:val="00260EF4"/>
    <w:rsid w:val="0026108E"/>
    <w:rsid w:val="00261905"/>
    <w:rsid w:val="00262854"/>
    <w:rsid w:val="00262C00"/>
    <w:rsid w:val="002639A8"/>
    <w:rsid w:val="00264C12"/>
    <w:rsid w:val="00264C73"/>
    <w:rsid w:val="00264D05"/>
    <w:rsid w:val="00264FFF"/>
    <w:rsid w:val="00265181"/>
    <w:rsid w:val="002651AC"/>
    <w:rsid w:val="002652BB"/>
    <w:rsid w:val="0026595E"/>
    <w:rsid w:val="00265D46"/>
    <w:rsid w:val="00266586"/>
    <w:rsid w:val="0026665F"/>
    <w:rsid w:val="002666F3"/>
    <w:rsid w:val="00266CDD"/>
    <w:rsid w:val="00266D56"/>
    <w:rsid w:val="00266E08"/>
    <w:rsid w:val="0026713F"/>
    <w:rsid w:val="00267468"/>
    <w:rsid w:val="002674A5"/>
    <w:rsid w:val="00267591"/>
    <w:rsid w:val="00267598"/>
    <w:rsid w:val="002675FD"/>
    <w:rsid w:val="002676B3"/>
    <w:rsid w:val="00267C65"/>
    <w:rsid w:val="00270201"/>
    <w:rsid w:val="0027035C"/>
    <w:rsid w:val="0027052C"/>
    <w:rsid w:val="002705CE"/>
    <w:rsid w:val="002708D0"/>
    <w:rsid w:val="002719F2"/>
    <w:rsid w:val="00271D46"/>
    <w:rsid w:val="00271F0A"/>
    <w:rsid w:val="00271F62"/>
    <w:rsid w:val="0027227D"/>
    <w:rsid w:val="00272324"/>
    <w:rsid w:val="00272A5C"/>
    <w:rsid w:val="002730DB"/>
    <w:rsid w:val="002730E1"/>
    <w:rsid w:val="00273259"/>
    <w:rsid w:val="0027333F"/>
    <w:rsid w:val="0027349B"/>
    <w:rsid w:val="002737A1"/>
    <w:rsid w:val="00273CA0"/>
    <w:rsid w:val="00273FBD"/>
    <w:rsid w:val="002742F9"/>
    <w:rsid w:val="002751B4"/>
    <w:rsid w:val="00275622"/>
    <w:rsid w:val="0027571F"/>
    <w:rsid w:val="0027595C"/>
    <w:rsid w:val="00275B87"/>
    <w:rsid w:val="00275BB7"/>
    <w:rsid w:val="002760DF"/>
    <w:rsid w:val="002762A2"/>
    <w:rsid w:val="002768AB"/>
    <w:rsid w:val="00276BC1"/>
    <w:rsid w:val="00276D15"/>
    <w:rsid w:val="00277146"/>
    <w:rsid w:val="002775DB"/>
    <w:rsid w:val="00277D1C"/>
    <w:rsid w:val="00280092"/>
    <w:rsid w:val="002803B0"/>
    <w:rsid w:val="0028050F"/>
    <w:rsid w:val="00280759"/>
    <w:rsid w:val="00280F05"/>
    <w:rsid w:val="00282142"/>
    <w:rsid w:val="00282D2E"/>
    <w:rsid w:val="00282EC3"/>
    <w:rsid w:val="00282F93"/>
    <w:rsid w:val="0028331D"/>
    <w:rsid w:val="0028357A"/>
    <w:rsid w:val="002836C4"/>
    <w:rsid w:val="00283C33"/>
    <w:rsid w:val="00284646"/>
    <w:rsid w:val="002847DA"/>
    <w:rsid w:val="00284AC7"/>
    <w:rsid w:val="00284DC2"/>
    <w:rsid w:val="00284E3F"/>
    <w:rsid w:val="0028533F"/>
    <w:rsid w:val="0028540F"/>
    <w:rsid w:val="00285638"/>
    <w:rsid w:val="0028589E"/>
    <w:rsid w:val="002858CA"/>
    <w:rsid w:val="00285C18"/>
    <w:rsid w:val="002862C1"/>
    <w:rsid w:val="00286477"/>
    <w:rsid w:val="00286680"/>
    <w:rsid w:val="002868D9"/>
    <w:rsid w:val="00286BBA"/>
    <w:rsid w:val="00286E16"/>
    <w:rsid w:val="0028722F"/>
    <w:rsid w:val="002877C2"/>
    <w:rsid w:val="002877C4"/>
    <w:rsid w:val="00287959"/>
    <w:rsid w:val="00287B5A"/>
    <w:rsid w:val="00287CA6"/>
    <w:rsid w:val="00287F11"/>
    <w:rsid w:val="002909F6"/>
    <w:rsid w:val="0029104E"/>
    <w:rsid w:val="0029196A"/>
    <w:rsid w:val="002923E0"/>
    <w:rsid w:val="002924CC"/>
    <w:rsid w:val="00292549"/>
    <w:rsid w:val="00292924"/>
    <w:rsid w:val="0029293B"/>
    <w:rsid w:val="00292AC7"/>
    <w:rsid w:val="00292D1E"/>
    <w:rsid w:val="00292DE8"/>
    <w:rsid w:val="00292EB2"/>
    <w:rsid w:val="0029338A"/>
    <w:rsid w:val="002937F7"/>
    <w:rsid w:val="002941CA"/>
    <w:rsid w:val="0029448F"/>
    <w:rsid w:val="00294A50"/>
    <w:rsid w:val="00294C84"/>
    <w:rsid w:val="00294CB3"/>
    <w:rsid w:val="002950BB"/>
    <w:rsid w:val="002956D2"/>
    <w:rsid w:val="00295A81"/>
    <w:rsid w:val="00295F9E"/>
    <w:rsid w:val="00296B81"/>
    <w:rsid w:val="00296D94"/>
    <w:rsid w:val="002974F9"/>
    <w:rsid w:val="002976C3"/>
    <w:rsid w:val="00297BA1"/>
    <w:rsid w:val="00297EAB"/>
    <w:rsid w:val="002A026B"/>
    <w:rsid w:val="002A03A2"/>
    <w:rsid w:val="002A03C5"/>
    <w:rsid w:val="002A08A6"/>
    <w:rsid w:val="002A09AF"/>
    <w:rsid w:val="002A114D"/>
    <w:rsid w:val="002A13A0"/>
    <w:rsid w:val="002A1874"/>
    <w:rsid w:val="002A1BA9"/>
    <w:rsid w:val="002A2017"/>
    <w:rsid w:val="002A2283"/>
    <w:rsid w:val="002A2332"/>
    <w:rsid w:val="002A259B"/>
    <w:rsid w:val="002A2D72"/>
    <w:rsid w:val="002A3157"/>
    <w:rsid w:val="002A3835"/>
    <w:rsid w:val="002A45BD"/>
    <w:rsid w:val="002A4821"/>
    <w:rsid w:val="002A4994"/>
    <w:rsid w:val="002A4D67"/>
    <w:rsid w:val="002A53A1"/>
    <w:rsid w:val="002A583E"/>
    <w:rsid w:val="002A5BA5"/>
    <w:rsid w:val="002A5C30"/>
    <w:rsid w:val="002A5D14"/>
    <w:rsid w:val="002A5D76"/>
    <w:rsid w:val="002A5DB4"/>
    <w:rsid w:val="002A5E6D"/>
    <w:rsid w:val="002A64C6"/>
    <w:rsid w:val="002A66C3"/>
    <w:rsid w:val="002A6742"/>
    <w:rsid w:val="002A67D1"/>
    <w:rsid w:val="002A6C36"/>
    <w:rsid w:val="002A6D86"/>
    <w:rsid w:val="002A73A4"/>
    <w:rsid w:val="002A7448"/>
    <w:rsid w:val="002A77CC"/>
    <w:rsid w:val="002A7D64"/>
    <w:rsid w:val="002A7E7C"/>
    <w:rsid w:val="002B0509"/>
    <w:rsid w:val="002B0593"/>
    <w:rsid w:val="002B080D"/>
    <w:rsid w:val="002B0D0E"/>
    <w:rsid w:val="002B0DF8"/>
    <w:rsid w:val="002B0EF1"/>
    <w:rsid w:val="002B119B"/>
    <w:rsid w:val="002B15F9"/>
    <w:rsid w:val="002B1E88"/>
    <w:rsid w:val="002B1ED0"/>
    <w:rsid w:val="002B28D7"/>
    <w:rsid w:val="002B2E2C"/>
    <w:rsid w:val="002B2E85"/>
    <w:rsid w:val="002B3209"/>
    <w:rsid w:val="002B328A"/>
    <w:rsid w:val="002B35E0"/>
    <w:rsid w:val="002B38F7"/>
    <w:rsid w:val="002B3BAA"/>
    <w:rsid w:val="002B3C36"/>
    <w:rsid w:val="002B3CA4"/>
    <w:rsid w:val="002B3DFD"/>
    <w:rsid w:val="002B41E3"/>
    <w:rsid w:val="002B496A"/>
    <w:rsid w:val="002B4B33"/>
    <w:rsid w:val="002B5423"/>
    <w:rsid w:val="002B569D"/>
    <w:rsid w:val="002B5792"/>
    <w:rsid w:val="002B5FCF"/>
    <w:rsid w:val="002B673A"/>
    <w:rsid w:val="002B676C"/>
    <w:rsid w:val="002B6AA9"/>
    <w:rsid w:val="002B6F83"/>
    <w:rsid w:val="002B797B"/>
    <w:rsid w:val="002B7BF7"/>
    <w:rsid w:val="002B7F15"/>
    <w:rsid w:val="002C0340"/>
    <w:rsid w:val="002C03A3"/>
    <w:rsid w:val="002C0C08"/>
    <w:rsid w:val="002C0C5A"/>
    <w:rsid w:val="002C11F2"/>
    <w:rsid w:val="002C1604"/>
    <w:rsid w:val="002C170F"/>
    <w:rsid w:val="002C17D1"/>
    <w:rsid w:val="002C198A"/>
    <w:rsid w:val="002C228A"/>
    <w:rsid w:val="002C24ED"/>
    <w:rsid w:val="002C2708"/>
    <w:rsid w:val="002C274A"/>
    <w:rsid w:val="002C2BD3"/>
    <w:rsid w:val="002C2DCF"/>
    <w:rsid w:val="002C30CD"/>
    <w:rsid w:val="002C30E9"/>
    <w:rsid w:val="002C319F"/>
    <w:rsid w:val="002C34C1"/>
    <w:rsid w:val="002C3516"/>
    <w:rsid w:val="002C3554"/>
    <w:rsid w:val="002C3DEA"/>
    <w:rsid w:val="002C4823"/>
    <w:rsid w:val="002C4A37"/>
    <w:rsid w:val="002C4C00"/>
    <w:rsid w:val="002C5197"/>
    <w:rsid w:val="002C5555"/>
    <w:rsid w:val="002C573A"/>
    <w:rsid w:val="002C5A28"/>
    <w:rsid w:val="002C5A52"/>
    <w:rsid w:val="002C5AF3"/>
    <w:rsid w:val="002C5ED6"/>
    <w:rsid w:val="002C603B"/>
    <w:rsid w:val="002C63D4"/>
    <w:rsid w:val="002C64AD"/>
    <w:rsid w:val="002C6998"/>
    <w:rsid w:val="002C6A75"/>
    <w:rsid w:val="002C6B77"/>
    <w:rsid w:val="002C6BB7"/>
    <w:rsid w:val="002C6F75"/>
    <w:rsid w:val="002C7E7B"/>
    <w:rsid w:val="002D0113"/>
    <w:rsid w:val="002D1200"/>
    <w:rsid w:val="002D1EE2"/>
    <w:rsid w:val="002D1F3A"/>
    <w:rsid w:val="002D20A5"/>
    <w:rsid w:val="002D2118"/>
    <w:rsid w:val="002D235A"/>
    <w:rsid w:val="002D27FA"/>
    <w:rsid w:val="002D2CA7"/>
    <w:rsid w:val="002D31A5"/>
    <w:rsid w:val="002D322F"/>
    <w:rsid w:val="002D3725"/>
    <w:rsid w:val="002D384F"/>
    <w:rsid w:val="002D3D66"/>
    <w:rsid w:val="002D4107"/>
    <w:rsid w:val="002D411D"/>
    <w:rsid w:val="002D4129"/>
    <w:rsid w:val="002D47B1"/>
    <w:rsid w:val="002D495B"/>
    <w:rsid w:val="002D512F"/>
    <w:rsid w:val="002D5176"/>
    <w:rsid w:val="002D53EB"/>
    <w:rsid w:val="002D546D"/>
    <w:rsid w:val="002D55D9"/>
    <w:rsid w:val="002D5937"/>
    <w:rsid w:val="002D5967"/>
    <w:rsid w:val="002D5E75"/>
    <w:rsid w:val="002D63E8"/>
    <w:rsid w:val="002D648B"/>
    <w:rsid w:val="002D6846"/>
    <w:rsid w:val="002D6A6C"/>
    <w:rsid w:val="002D6CC3"/>
    <w:rsid w:val="002D7074"/>
    <w:rsid w:val="002D70EB"/>
    <w:rsid w:val="002D71AA"/>
    <w:rsid w:val="002D745F"/>
    <w:rsid w:val="002D7711"/>
    <w:rsid w:val="002D79D4"/>
    <w:rsid w:val="002D7A05"/>
    <w:rsid w:val="002D7BDA"/>
    <w:rsid w:val="002D7DE5"/>
    <w:rsid w:val="002E00E3"/>
    <w:rsid w:val="002E03D3"/>
    <w:rsid w:val="002E1003"/>
    <w:rsid w:val="002E13C1"/>
    <w:rsid w:val="002E205C"/>
    <w:rsid w:val="002E20C2"/>
    <w:rsid w:val="002E27B2"/>
    <w:rsid w:val="002E2A1F"/>
    <w:rsid w:val="002E3252"/>
    <w:rsid w:val="002E34EF"/>
    <w:rsid w:val="002E3635"/>
    <w:rsid w:val="002E4064"/>
    <w:rsid w:val="002E4B19"/>
    <w:rsid w:val="002E4E30"/>
    <w:rsid w:val="002E4E8B"/>
    <w:rsid w:val="002E4FB7"/>
    <w:rsid w:val="002E5692"/>
    <w:rsid w:val="002E5772"/>
    <w:rsid w:val="002E58F4"/>
    <w:rsid w:val="002E5AE2"/>
    <w:rsid w:val="002E7392"/>
    <w:rsid w:val="002E75D9"/>
    <w:rsid w:val="002E7866"/>
    <w:rsid w:val="002E7C1C"/>
    <w:rsid w:val="002F0003"/>
    <w:rsid w:val="002F0678"/>
    <w:rsid w:val="002F071C"/>
    <w:rsid w:val="002F0754"/>
    <w:rsid w:val="002F09BA"/>
    <w:rsid w:val="002F113A"/>
    <w:rsid w:val="002F130C"/>
    <w:rsid w:val="002F1367"/>
    <w:rsid w:val="002F1497"/>
    <w:rsid w:val="002F1E91"/>
    <w:rsid w:val="002F2EA5"/>
    <w:rsid w:val="002F3129"/>
    <w:rsid w:val="002F3529"/>
    <w:rsid w:val="002F3616"/>
    <w:rsid w:val="002F365D"/>
    <w:rsid w:val="002F39FA"/>
    <w:rsid w:val="002F3AFB"/>
    <w:rsid w:val="002F4002"/>
    <w:rsid w:val="002F4126"/>
    <w:rsid w:val="002F41CF"/>
    <w:rsid w:val="002F42B3"/>
    <w:rsid w:val="002F42CA"/>
    <w:rsid w:val="002F4C04"/>
    <w:rsid w:val="002F4FF9"/>
    <w:rsid w:val="002F57E3"/>
    <w:rsid w:val="002F5979"/>
    <w:rsid w:val="002F59C0"/>
    <w:rsid w:val="002F59CA"/>
    <w:rsid w:val="002F5A44"/>
    <w:rsid w:val="002F5A4E"/>
    <w:rsid w:val="002F684F"/>
    <w:rsid w:val="002F68BC"/>
    <w:rsid w:val="002F6BC4"/>
    <w:rsid w:val="002F6C1E"/>
    <w:rsid w:val="002F74FC"/>
    <w:rsid w:val="002F772C"/>
    <w:rsid w:val="002F77A7"/>
    <w:rsid w:val="002F7B46"/>
    <w:rsid w:val="002F7CA1"/>
    <w:rsid w:val="002F7CF1"/>
    <w:rsid w:val="002F7D14"/>
    <w:rsid w:val="002F7EFB"/>
    <w:rsid w:val="002F7FE7"/>
    <w:rsid w:val="00300014"/>
    <w:rsid w:val="00300266"/>
    <w:rsid w:val="00300F95"/>
    <w:rsid w:val="003010D1"/>
    <w:rsid w:val="00301B1E"/>
    <w:rsid w:val="00301CC8"/>
    <w:rsid w:val="00302893"/>
    <w:rsid w:val="003028FC"/>
    <w:rsid w:val="003032D1"/>
    <w:rsid w:val="00303DBC"/>
    <w:rsid w:val="0030423A"/>
    <w:rsid w:val="003047ED"/>
    <w:rsid w:val="00304B0A"/>
    <w:rsid w:val="00304E2C"/>
    <w:rsid w:val="00305A73"/>
    <w:rsid w:val="00305D1D"/>
    <w:rsid w:val="00305EA3"/>
    <w:rsid w:val="00305F4D"/>
    <w:rsid w:val="003060E2"/>
    <w:rsid w:val="00306197"/>
    <w:rsid w:val="00306401"/>
    <w:rsid w:val="00306415"/>
    <w:rsid w:val="00306882"/>
    <w:rsid w:val="00306EFD"/>
    <w:rsid w:val="0030707D"/>
    <w:rsid w:val="00307443"/>
    <w:rsid w:val="0030748F"/>
    <w:rsid w:val="00307C4A"/>
    <w:rsid w:val="0031005C"/>
    <w:rsid w:val="0031016A"/>
    <w:rsid w:val="003102D3"/>
    <w:rsid w:val="003103E3"/>
    <w:rsid w:val="00310621"/>
    <w:rsid w:val="00310D63"/>
    <w:rsid w:val="003113F4"/>
    <w:rsid w:val="0031162D"/>
    <w:rsid w:val="00312257"/>
    <w:rsid w:val="00312964"/>
    <w:rsid w:val="00312B6C"/>
    <w:rsid w:val="00312E12"/>
    <w:rsid w:val="003130D9"/>
    <w:rsid w:val="00313371"/>
    <w:rsid w:val="00313411"/>
    <w:rsid w:val="0031366B"/>
    <w:rsid w:val="003137A4"/>
    <w:rsid w:val="00313ABD"/>
    <w:rsid w:val="00313EC6"/>
    <w:rsid w:val="00314191"/>
    <w:rsid w:val="00314908"/>
    <w:rsid w:val="00314A81"/>
    <w:rsid w:val="00314DAA"/>
    <w:rsid w:val="00314FD8"/>
    <w:rsid w:val="003159F6"/>
    <w:rsid w:val="00315AF9"/>
    <w:rsid w:val="00315DF8"/>
    <w:rsid w:val="0031609F"/>
    <w:rsid w:val="00316146"/>
    <w:rsid w:val="00316216"/>
    <w:rsid w:val="00316574"/>
    <w:rsid w:val="00316DF2"/>
    <w:rsid w:val="00316FBB"/>
    <w:rsid w:val="0031730E"/>
    <w:rsid w:val="00317868"/>
    <w:rsid w:val="003179EF"/>
    <w:rsid w:val="00317D3C"/>
    <w:rsid w:val="00317E54"/>
    <w:rsid w:val="0032034E"/>
    <w:rsid w:val="00320455"/>
    <w:rsid w:val="003208DF"/>
    <w:rsid w:val="003209B2"/>
    <w:rsid w:val="00320AF8"/>
    <w:rsid w:val="00320BF5"/>
    <w:rsid w:val="00320C50"/>
    <w:rsid w:val="00320F5F"/>
    <w:rsid w:val="00321280"/>
    <w:rsid w:val="00321736"/>
    <w:rsid w:val="00322030"/>
    <w:rsid w:val="00322039"/>
    <w:rsid w:val="003223AB"/>
    <w:rsid w:val="0032286E"/>
    <w:rsid w:val="00322AB6"/>
    <w:rsid w:val="00322DBC"/>
    <w:rsid w:val="00322F53"/>
    <w:rsid w:val="003234AF"/>
    <w:rsid w:val="00324171"/>
    <w:rsid w:val="0032459C"/>
    <w:rsid w:val="00324B03"/>
    <w:rsid w:val="00324DBE"/>
    <w:rsid w:val="00324DE4"/>
    <w:rsid w:val="00325001"/>
    <w:rsid w:val="003255B8"/>
    <w:rsid w:val="00325817"/>
    <w:rsid w:val="00325982"/>
    <w:rsid w:val="00325B67"/>
    <w:rsid w:val="0032617B"/>
    <w:rsid w:val="0032624E"/>
    <w:rsid w:val="003263A9"/>
    <w:rsid w:val="0032659A"/>
    <w:rsid w:val="003266CE"/>
    <w:rsid w:val="00326713"/>
    <w:rsid w:val="003267F9"/>
    <w:rsid w:val="00326AD2"/>
    <w:rsid w:val="00326B81"/>
    <w:rsid w:val="00326C3B"/>
    <w:rsid w:val="00326E32"/>
    <w:rsid w:val="00326E44"/>
    <w:rsid w:val="003272C0"/>
    <w:rsid w:val="003274C3"/>
    <w:rsid w:val="00327655"/>
    <w:rsid w:val="003278C8"/>
    <w:rsid w:val="00327904"/>
    <w:rsid w:val="0033045E"/>
    <w:rsid w:val="00330635"/>
    <w:rsid w:val="003306EF"/>
    <w:rsid w:val="003307A2"/>
    <w:rsid w:val="00330CD1"/>
    <w:rsid w:val="00331ED8"/>
    <w:rsid w:val="003322B6"/>
    <w:rsid w:val="0033232E"/>
    <w:rsid w:val="00332C6B"/>
    <w:rsid w:val="00332E20"/>
    <w:rsid w:val="00332EAB"/>
    <w:rsid w:val="00332ED8"/>
    <w:rsid w:val="00332F0F"/>
    <w:rsid w:val="003330D1"/>
    <w:rsid w:val="00333161"/>
    <w:rsid w:val="00333179"/>
    <w:rsid w:val="003331A3"/>
    <w:rsid w:val="0033382E"/>
    <w:rsid w:val="0033397F"/>
    <w:rsid w:val="00334BF4"/>
    <w:rsid w:val="00334EED"/>
    <w:rsid w:val="00335100"/>
    <w:rsid w:val="003357FC"/>
    <w:rsid w:val="003359EC"/>
    <w:rsid w:val="00335B91"/>
    <w:rsid w:val="00335BBB"/>
    <w:rsid w:val="00336236"/>
    <w:rsid w:val="0033626D"/>
    <w:rsid w:val="003362E1"/>
    <w:rsid w:val="00336FAB"/>
    <w:rsid w:val="00337150"/>
    <w:rsid w:val="00337924"/>
    <w:rsid w:val="00337ACF"/>
    <w:rsid w:val="00337D2F"/>
    <w:rsid w:val="00337FB3"/>
    <w:rsid w:val="00340556"/>
    <w:rsid w:val="00340BC5"/>
    <w:rsid w:val="00340DA3"/>
    <w:rsid w:val="00341E0C"/>
    <w:rsid w:val="00341F0D"/>
    <w:rsid w:val="003422C0"/>
    <w:rsid w:val="00342388"/>
    <w:rsid w:val="00342D73"/>
    <w:rsid w:val="00342E6C"/>
    <w:rsid w:val="00342FF2"/>
    <w:rsid w:val="00343230"/>
    <w:rsid w:val="00343315"/>
    <w:rsid w:val="003435A9"/>
    <w:rsid w:val="003437DB"/>
    <w:rsid w:val="00343877"/>
    <w:rsid w:val="00343A32"/>
    <w:rsid w:val="00343B60"/>
    <w:rsid w:val="00343BAE"/>
    <w:rsid w:val="00343CFB"/>
    <w:rsid w:val="00343D21"/>
    <w:rsid w:val="00343D99"/>
    <w:rsid w:val="003440DF"/>
    <w:rsid w:val="003440E4"/>
    <w:rsid w:val="00344108"/>
    <w:rsid w:val="0034471E"/>
    <w:rsid w:val="00344AEC"/>
    <w:rsid w:val="003450DF"/>
    <w:rsid w:val="00345367"/>
    <w:rsid w:val="0034581B"/>
    <w:rsid w:val="00345B0D"/>
    <w:rsid w:val="00345D7F"/>
    <w:rsid w:val="00346230"/>
    <w:rsid w:val="00346551"/>
    <w:rsid w:val="00346C93"/>
    <w:rsid w:val="00346DA5"/>
    <w:rsid w:val="00346FB8"/>
    <w:rsid w:val="00346FDF"/>
    <w:rsid w:val="00347AD0"/>
    <w:rsid w:val="00347C53"/>
    <w:rsid w:val="00347E8B"/>
    <w:rsid w:val="00347E8F"/>
    <w:rsid w:val="00347F7D"/>
    <w:rsid w:val="003505C9"/>
    <w:rsid w:val="00350759"/>
    <w:rsid w:val="00350772"/>
    <w:rsid w:val="00351023"/>
    <w:rsid w:val="0035106E"/>
    <w:rsid w:val="003510D7"/>
    <w:rsid w:val="00351DE3"/>
    <w:rsid w:val="00351F29"/>
    <w:rsid w:val="00351F53"/>
    <w:rsid w:val="003530C4"/>
    <w:rsid w:val="0035310F"/>
    <w:rsid w:val="0035315E"/>
    <w:rsid w:val="00353201"/>
    <w:rsid w:val="003537BB"/>
    <w:rsid w:val="00353B05"/>
    <w:rsid w:val="00354087"/>
    <w:rsid w:val="00354252"/>
    <w:rsid w:val="00354320"/>
    <w:rsid w:val="00354840"/>
    <w:rsid w:val="00354919"/>
    <w:rsid w:val="00354AFF"/>
    <w:rsid w:val="0035529D"/>
    <w:rsid w:val="00356376"/>
    <w:rsid w:val="00356A90"/>
    <w:rsid w:val="00357848"/>
    <w:rsid w:val="00357CB7"/>
    <w:rsid w:val="00360232"/>
    <w:rsid w:val="0036058A"/>
    <w:rsid w:val="00360A49"/>
    <w:rsid w:val="00360B00"/>
    <w:rsid w:val="003613A3"/>
    <w:rsid w:val="003613A9"/>
    <w:rsid w:val="00361905"/>
    <w:rsid w:val="00361916"/>
    <w:rsid w:val="0036231C"/>
    <w:rsid w:val="0036265B"/>
    <w:rsid w:val="00362E65"/>
    <w:rsid w:val="00362F3A"/>
    <w:rsid w:val="00363088"/>
    <w:rsid w:val="00363453"/>
    <w:rsid w:val="0036371B"/>
    <w:rsid w:val="00363732"/>
    <w:rsid w:val="0036406E"/>
    <w:rsid w:val="00364222"/>
    <w:rsid w:val="003643A5"/>
    <w:rsid w:val="00364C7D"/>
    <w:rsid w:val="00364FE8"/>
    <w:rsid w:val="00365F17"/>
    <w:rsid w:val="00365F1B"/>
    <w:rsid w:val="00366AB1"/>
    <w:rsid w:val="00366BE9"/>
    <w:rsid w:val="003671AD"/>
    <w:rsid w:val="003671D7"/>
    <w:rsid w:val="003676D8"/>
    <w:rsid w:val="0036790D"/>
    <w:rsid w:val="00367D33"/>
    <w:rsid w:val="003700E3"/>
    <w:rsid w:val="003702A8"/>
    <w:rsid w:val="00370948"/>
    <w:rsid w:val="00370C19"/>
    <w:rsid w:val="003719DE"/>
    <w:rsid w:val="0037200A"/>
    <w:rsid w:val="003720FF"/>
    <w:rsid w:val="00372270"/>
    <w:rsid w:val="003725CB"/>
    <w:rsid w:val="0037323B"/>
    <w:rsid w:val="0037341B"/>
    <w:rsid w:val="00373D06"/>
    <w:rsid w:val="00373FED"/>
    <w:rsid w:val="0037446D"/>
    <w:rsid w:val="003744AB"/>
    <w:rsid w:val="003746B1"/>
    <w:rsid w:val="00374858"/>
    <w:rsid w:val="00374FDB"/>
    <w:rsid w:val="00375CF8"/>
    <w:rsid w:val="00375D75"/>
    <w:rsid w:val="0037614E"/>
    <w:rsid w:val="00376282"/>
    <w:rsid w:val="0037638F"/>
    <w:rsid w:val="0037657B"/>
    <w:rsid w:val="00376605"/>
    <w:rsid w:val="00376B0D"/>
    <w:rsid w:val="00377023"/>
    <w:rsid w:val="0037769D"/>
    <w:rsid w:val="003777EF"/>
    <w:rsid w:val="00377A7A"/>
    <w:rsid w:val="00377AEE"/>
    <w:rsid w:val="00377B02"/>
    <w:rsid w:val="00377B7E"/>
    <w:rsid w:val="003800F6"/>
    <w:rsid w:val="00380107"/>
    <w:rsid w:val="00380E32"/>
    <w:rsid w:val="00380FF1"/>
    <w:rsid w:val="0038103D"/>
    <w:rsid w:val="00381D2F"/>
    <w:rsid w:val="00382327"/>
    <w:rsid w:val="00382AE9"/>
    <w:rsid w:val="003830A7"/>
    <w:rsid w:val="003837FD"/>
    <w:rsid w:val="0038390E"/>
    <w:rsid w:val="00383D46"/>
    <w:rsid w:val="00384659"/>
    <w:rsid w:val="00384C17"/>
    <w:rsid w:val="00385102"/>
    <w:rsid w:val="00385788"/>
    <w:rsid w:val="00385D4D"/>
    <w:rsid w:val="00385EE5"/>
    <w:rsid w:val="00386759"/>
    <w:rsid w:val="003870EA"/>
    <w:rsid w:val="00387195"/>
    <w:rsid w:val="003874A8"/>
    <w:rsid w:val="003877E8"/>
    <w:rsid w:val="00387EC2"/>
    <w:rsid w:val="00390028"/>
    <w:rsid w:val="003902C5"/>
    <w:rsid w:val="00390309"/>
    <w:rsid w:val="003904AD"/>
    <w:rsid w:val="00390627"/>
    <w:rsid w:val="00390872"/>
    <w:rsid w:val="003908F4"/>
    <w:rsid w:val="00390A81"/>
    <w:rsid w:val="00390D58"/>
    <w:rsid w:val="00390F0C"/>
    <w:rsid w:val="00390F23"/>
    <w:rsid w:val="003916DF"/>
    <w:rsid w:val="003916FF"/>
    <w:rsid w:val="00391A97"/>
    <w:rsid w:val="00391CA4"/>
    <w:rsid w:val="00391E5B"/>
    <w:rsid w:val="003927E4"/>
    <w:rsid w:val="00392A93"/>
    <w:rsid w:val="00392A9A"/>
    <w:rsid w:val="00393144"/>
    <w:rsid w:val="00393555"/>
    <w:rsid w:val="00393634"/>
    <w:rsid w:val="00393A16"/>
    <w:rsid w:val="00393D31"/>
    <w:rsid w:val="00394046"/>
    <w:rsid w:val="00394320"/>
    <w:rsid w:val="003943BA"/>
    <w:rsid w:val="00394A78"/>
    <w:rsid w:val="003950F3"/>
    <w:rsid w:val="00395534"/>
    <w:rsid w:val="003958F4"/>
    <w:rsid w:val="003959FA"/>
    <w:rsid w:val="00395F05"/>
    <w:rsid w:val="00396056"/>
    <w:rsid w:val="00396496"/>
    <w:rsid w:val="00396E14"/>
    <w:rsid w:val="0039721C"/>
    <w:rsid w:val="00397321"/>
    <w:rsid w:val="00397348"/>
    <w:rsid w:val="00397738"/>
    <w:rsid w:val="00397EB9"/>
    <w:rsid w:val="003A039A"/>
    <w:rsid w:val="003A0642"/>
    <w:rsid w:val="003A079B"/>
    <w:rsid w:val="003A0DC3"/>
    <w:rsid w:val="003A1787"/>
    <w:rsid w:val="003A1834"/>
    <w:rsid w:val="003A1906"/>
    <w:rsid w:val="003A1BA1"/>
    <w:rsid w:val="003A1DE6"/>
    <w:rsid w:val="003A2633"/>
    <w:rsid w:val="003A278D"/>
    <w:rsid w:val="003A28EF"/>
    <w:rsid w:val="003A2F9F"/>
    <w:rsid w:val="003A31EF"/>
    <w:rsid w:val="003A362C"/>
    <w:rsid w:val="003A3841"/>
    <w:rsid w:val="003A3FD3"/>
    <w:rsid w:val="003A40B4"/>
    <w:rsid w:val="003A4234"/>
    <w:rsid w:val="003A445F"/>
    <w:rsid w:val="003A45D6"/>
    <w:rsid w:val="003A46F2"/>
    <w:rsid w:val="003A4B82"/>
    <w:rsid w:val="003A4BA6"/>
    <w:rsid w:val="003A4BC6"/>
    <w:rsid w:val="003A508F"/>
    <w:rsid w:val="003A50B3"/>
    <w:rsid w:val="003A520B"/>
    <w:rsid w:val="003A5A05"/>
    <w:rsid w:val="003A5B16"/>
    <w:rsid w:val="003A601C"/>
    <w:rsid w:val="003A6A59"/>
    <w:rsid w:val="003A6B16"/>
    <w:rsid w:val="003A77B4"/>
    <w:rsid w:val="003A7BC9"/>
    <w:rsid w:val="003A7CA4"/>
    <w:rsid w:val="003B04C6"/>
    <w:rsid w:val="003B0669"/>
    <w:rsid w:val="003B0842"/>
    <w:rsid w:val="003B0994"/>
    <w:rsid w:val="003B1042"/>
    <w:rsid w:val="003B106C"/>
    <w:rsid w:val="003B1279"/>
    <w:rsid w:val="003B14DD"/>
    <w:rsid w:val="003B1816"/>
    <w:rsid w:val="003B182B"/>
    <w:rsid w:val="003B1871"/>
    <w:rsid w:val="003B1DF7"/>
    <w:rsid w:val="003B2070"/>
    <w:rsid w:val="003B20B0"/>
    <w:rsid w:val="003B24AA"/>
    <w:rsid w:val="003B2513"/>
    <w:rsid w:val="003B2657"/>
    <w:rsid w:val="003B2BC5"/>
    <w:rsid w:val="003B2C27"/>
    <w:rsid w:val="003B2F21"/>
    <w:rsid w:val="003B3468"/>
    <w:rsid w:val="003B3632"/>
    <w:rsid w:val="003B36FB"/>
    <w:rsid w:val="003B3772"/>
    <w:rsid w:val="003B383C"/>
    <w:rsid w:val="003B392F"/>
    <w:rsid w:val="003B3AF0"/>
    <w:rsid w:val="003B3B27"/>
    <w:rsid w:val="003B3EB8"/>
    <w:rsid w:val="003B3F54"/>
    <w:rsid w:val="003B41AC"/>
    <w:rsid w:val="003B4769"/>
    <w:rsid w:val="003B5CD2"/>
    <w:rsid w:val="003B5FB9"/>
    <w:rsid w:val="003B6517"/>
    <w:rsid w:val="003B6608"/>
    <w:rsid w:val="003B6DD8"/>
    <w:rsid w:val="003B6E99"/>
    <w:rsid w:val="003B70D8"/>
    <w:rsid w:val="003B71C5"/>
    <w:rsid w:val="003B7783"/>
    <w:rsid w:val="003B7A51"/>
    <w:rsid w:val="003B7ADB"/>
    <w:rsid w:val="003C0CB6"/>
    <w:rsid w:val="003C0E89"/>
    <w:rsid w:val="003C0F55"/>
    <w:rsid w:val="003C146E"/>
    <w:rsid w:val="003C158C"/>
    <w:rsid w:val="003C1A0C"/>
    <w:rsid w:val="003C1A43"/>
    <w:rsid w:val="003C1C29"/>
    <w:rsid w:val="003C1C9A"/>
    <w:rsid w:val="003C2CF3"/>
    <w:rsid w:val="003C2D06"/>
    <w:rsid w:val="003C2F78"/>
    <w:rsid w:val="003C31FB"/>
    <w:rsid w:val="003C3AF2"/>
    <w:rsid w:val="003C4027"/>
    <w:rsid w:val="003C4084"/>
    <w:rsid w:val="003C41FC"/>
    <w:rsid w:val="003C449B"/>
    <w:rsid w:val="003C46A3"/>
    <w:rsid w:val="003C5177"/>
    <w:rsid w:val="003C53DB"/>
    <w:rsid w:val="003C59D1"/>
    <w:rsid w:val="003C5D5F"/>
    <w:rsid w:val="003C609D"/>
    <w:rsid w:val="003C6326"/>
    <w:rsid w:val="003C63D6"/>
    <w:rsid w:val="003C682F"/>
    <w:rsid w:val="003C6D28"/>
    <w:rsid w:val="003C6F98"/>
    <w:rsid w:val="003C6FFE"/>
    <w:rsid w:val="003C7A14"/>
    <w:rsid w:val="003D044F"/>
    <w:rsid w:val="003D0B44"/>
    <w:rsid w:val="003D0BB0"/>
    <w:rsid w:val="003D0CA4"/>
    <w:rsid w:val="003D11D6"/>
    <w:rsid w:val="003D1A0C"/>
    <w:rsid w:val="003D1AD4"/>
    <w:rsid w:val="003D1EB6"/>
    <w:rsid w:val="003D1F95"/>
    <w:rsid w:val="003D207B"/>
    <w:rsid w:val="003D2367"/>
    <w:rsid w:val="003D2617"/>
    <w:rsid w:val="003D2869"/>
    <w:rsid w:val="003D288A"/>
    <w:rsid w:val="003D2C59"/>
    <w:rsid w:val="003D2CDE"/>
    <w:rsid w:val="003D3186"/>
    <w:rsid w:val="003D348A"/>
    <w:rsid w:val="003D4C02"/>
    <w:rsid w:val="003D51F3"/>
    <w:rsid w:val="003D56C0"/>
    <w:rsid w:val="003D5712"/>
    <w:rsid w:val="003D5A5E"/>
    <w:rsid w:val="003D5A90"/>
    <w:rsid w:val="003D6446"/>
    <w:rsid w:val="003D6DA2"/>
    <w:rsid w:val="003D7CFD"/>
    <w:rsid w:val="003D7D68"/>
    <w:rsid w:val="003D7E3A"/>
    <w:rsid w:val="003E00BD"/>
    <w:rsid w:val="003E02B5"/>
    <w:rsid w:val="003E04F4"/>
    <w:rsid w:val="003E0A18"/>
    <w:rsid w:val="003E0B1E"/>
    <w:rsid w:val="003E14A8"/>
    <w:rsid w:val="003E1605"/>
    <w:rsid w:val="003E18F6"/>
    <w:rsid w:val="003E1AE2"/>
    <w:rsid w:val="003E1B0A"/>
    <w:rsid w:val="003E1C99"/>
    <w:rsid w:val="003E2019"/>
    <w:rsid w:val="003E21A0"/>
    <w:rsid w:val="003E27FB"/>
    <w:rsid w:val="003E29D8"/>
    <w:rsid w:val="003E3321"/>
    <w:rsid w:val="003E338B"/>
    <w:rsid w:val="003E35AB"/>
    <w:rsid w:val="003E35B9"/>
    <w:rsid w:val="003E459B"/>
    <w:rsid w:val="003E46C1"/>
    <w:rsid w:val="003E480F"/>
    <w:rsid w:val="003E4BFA"/>
    <w:rsid w:val="003E4D04"/>
    <w:rsid w:val="003E4D3D"/>
    <w:rsid w:val="003E5E8F"/>
    <w:rsid w:val="003E5EB1"/>
    <w:rsid w:val="003E6119"/>
    <w:rsid w:val="003E640A"/>
    <w:rsid w:val="003E6657"/>
    <w:rsid w:val="003E6D76"/>
    <w:rsid w:val="003E6F97"/>
    <w:rsid w:val="003E7326"/>
    <w:rsid w:val="003E754E"/>
    <w:rsid w:val="003E7907"/>
    <w:rsid w:val="003E7D25"/>
    <w:rsid w:val="003E7F3D"/>
    <w:rsid w:val="003F031F"/>
    <w:rsid w:val="003F075A"/>
    <w:rsid w:val="003F07AE"/>
    <w:rsid w:val="003F07FB"/>
    <w:rsid w:val="003F09A0"/>
    <w:rsid w:val="003F0CFB"/>
    <w:rsid w:val="003F0E39"/>
    <w:rsid w:val="003F11B7"/>
    <w:rsid w:val="003F12DE"/>
    <w:rsid w:val="003F1513"/>
    <w:rsid w:val="003F1C36"/>
    <w:rsid w:val="003F2227"/>
    <w:rsid w:val="003F2287"/>
    <w:rsid w:val="003F243C"/>
    <w:rsid w:val="003F24D5"/>
    <w:rsid w:val="003F2872"/>
    <w:rsid w:val="003F339D"/>
    <w:rsid w:val="003F3842"/>
    <w:rsid w:val="003F389E"/>
    <w:rsid w:val="003F3CE3"/>
    <w:rsid w:val="003F4140"/>
    <w:rsid w:val="003F446D"/>
    <w:rsid w:val="003F4C24"/>
    <w:rsid w:val="003F4F81"/>
    <w:rsid w:val="003F5233"/>
    <w:rsid w:val="003F5B47"/>
    <w:rsid w:val="003F61D0"/>
    <w:rsid w:val="003F73A1"/>
    <w:rsid w:val="003F7472"/>
    <w:rsid w:val="003F74D7"/>
    <w:rsid w:val="003F7652"/>
    <w:rsid w:val="003F7796"/>
    <w:rsid w:val="003F7851"/>
    <w:rsid w:val="003F78F0"/>
    <w:rsid w:val="003F7D73"/>
    <w:rsid w:val="00400208"/>
    <w:rsid w:val="00400290"/>
    <w:rsid w:val="00400807"/>
    <w:rsid w:val="00400AC0"/>
    <w:rsid w:val="00402209"/>
    <w:rsid w:val="00402267"/>
    <w:rsid w:val="004022BB"/>
    <w:rsid w:val="004029C0"/>
    <w:rsid w:val="00402A67"/>
    <w:rsid w:val="00402BEE"/>
    <w:rsid w:val="0040388F"/>
    <w:rsid w:val="00403899"/>
    <w:rsid w:val="004038E1"/>
    <w:rsid w:val="00403BF2"/>
    <w:rsid w:val="00403D07"/>
    <w:rsid w:val="00404589"/>
    <w:rsid w:val="0040494B"/>
    <w:rsid w:val="00404D7C"/>
    <w:rsid w:val="00404DE9"/>
    <w:rsid w:val="00404EEA"/>
    <w:rsid w:val="004050C4"/>
    <w:rsid w:val="004051FE"/>
    <w:rsid w:val="004052C9"/>
    <w:rsid w:val="00405499"/>
    <w:rsid w:val="00405653"/>
    <w:rsid w:val="0040601E"/>
    <w:rsid w:val="004064FC"/>
    <w:rsid w:val="004066B5"/>
    <w:rsid w:val="004066FC"/>
    <w:rsid w:val="00406CAD"/>
    <w:rsid w:val="0040704C"/>
    <w:rsid w:val="0040718C"/>
    <w:rsid w:val="0040732E"/>
    <w:rsid w:val="00407456"/>
    <w:rsid w:val="00407916"/>
    <w:rsid w:val="0041067F"/>
    <w:rsid w:val="0041073C"/>
    <w:rsid w:val="00410C69"/>
    <w:rsid w:val="00410D0B"/>
    <w:rsid w:val="00411427"/>
    <w:rsid w:val="004116FE"/>
    <w:rsid w:val="00411961"/>
    <w:rsid w:val="00412065"/>
    <w:rsid w:val="004124E9"/>
    <w:rsid w:val="00412537"/>
    <w:rsid w:val="0041254F"/>
    <w:rsid w:val="004129D1"/>
    <w:rsid w:val="00412CBC"/>
    <w:rsid w:val="0041327E"/>
    <w:rsid w:val="004136BD"/>
    <w:rsid w:val="00413E5A"/>
    <w:rsid w:val="004141D6"/>
    <w:rsid w:val="0041494A"/>
    <w:rsid w:val="00414CF4"/>
    <w:rsid w:val="004152E0"/>
    <w:rsid w:val="0041536E"/>
    <w:rsid w:val="004158DE"/>
    <w:rsid w:val="004161C1"/>
    <w:rsid w:val="004165EF"/>
    <w:rsid w:val="00416890"/>
    <w:rsid w:val="00416946"/>
    <w:rsid w:val="00416FEB"/>
    <w:rsid w:val="0041740F"/>
    <w:rsid w:val="004176CD"/>
    <w:rsid w:val="00417C51"/>
    <w:rsid w:val="004201FF"/>
    <w:rsid w:val="0042081A"/>
    <w:rsid w:val="0042090C"/>
    <w:rsid w:val="0042093F"/>
    <w:rsid w:val="00420A8F"/>
    <w:rsid w:val="00420B0D"/>
    <w:rsid w:val="004215E4"/>
    <w:rsid w:val="004218A4"/>
    <w:rsid w:val="00421A8E"/>
    <w:rsid w:val="00421F2A"/>
    <w:rsid w:val="00422571"/>
    <w:rsid w:val="0042324A"/>
    <w:rsid w:val="0042339C"/>
    <w:rsid w:val="00423D96"/>
    <w:rsid w:val="00424025"/>
    <w:rsid w:val="004240C8"/>
    <w:rsid w:val="00424246"/>
    <w:rsid w:val="0042468D"/>
    <w:rsid w:val="00424DDE"/>
    <w:rsid w:val="00424DEA"/>
    <w:rsid w:val="00424E8D"/>
    <w:rsid w:val="004255A7"/>
    <w:rsid w:val="00425D4F"/>
    <w:rsid w:val="00425DC3"/>
    <w:rsid w:val="00425EE2"/>
    <w:rsid w:val="00426573"/>
    <w:rsid w:val="0042658D"/>
    <w:rsid w:val="0042660E"/>
    <w:rsid w:val="00426CCD"/>
    <w:rsid w:val="0042712C"/>
    <w:rsid w:val="00427228"/>
    <w:rsid w:val="00427270"/>
    <w:rsid w:val="00427378"/>
    <w:rsid w:val="004274A2"/>
    <w:rsid w:val="00427965"/>
    <w:rsid w:val="0043019F"/>
    <w:rsid w:val="00430353"/>
    <w:rsid w:val="0043083A"/>
    <w:rsid w:val="004308F5"/>
    <w:rsid w:val="00430B39"/>
    <w:rsid w:val="00430BBD"/>
    <w:rsid w:val="00430DC0"/>
    <w:rsid w:val="00430FD6"/>
    <w:rsid w:val="00431261"/>
    <w:rsid w:val="004316AE"/>
    <w:rsid w:val="004318DD"/>
    <w:rsid w:val="00431A4E"/>
    <w:rsid w:val="00431D82"/>
    <w:rsid w:val="00431F4A"/>
    <w:rsid w:val="00432725"/>
    <w:rsid w:val="00432A20"/>
    <w:rsid w:val="00432A4A"/>
    <w:rsid w:val="004335E4"/>
    <w:rsid w:val="004337A8"/>
    <w:rsid w:val="004344BB"/>
    <w:rsid w:val="0043533D"/>
    <w:rsid w:val="0043614C"/>
    <w:rsid w:val="00436183"/>
    <w:rsid w:val="00436355"/>
    <w:rsid w:val="004363E1"/>
    <w:rsid w:val="004369B4"/>
    <w:rsid w:val="00436C14"/>
    <w:rsid w:val="00436E1A"/>
    <w:rsid w:val="00436E9E"/>
    <w:rsid w:val="00436F06"/>
    <w:rsid w:val="004373CF"/>
    <w:rsid w:val="00437BE1"/>
    <w:rsid w:val="00437D43"/>
    <w:rsid w:val="004409F6"/>
    <w:rsid w:val="00440A56"/>
    <w:rsid w:val="00440D17"/>
    <w:rsid w:val="00440E4B"/>
    <w:rsid w:val="0044112B"/>
    <w:rsid w:val="00441537"/>
    <w:rsid w:val="004417A4"/>
    <w:rsid w:val="00441BA5"/>
    <w:rsid w:val="00441ED6"/>
    <w:rsid w:val="00442506"/>
    <w:rsid w:val="00442862"/>
    <w:rsid w:val="00442940"/>
    <w:rsid w:val="00442E85"/>
    <w:rsid w:val="0044301E"/>
    <w:rsid w:val="00443382"/>
    <w:rsid w:val="004437F1"/>
    <w:rsid w:val="0044387E"/>
    <w:rsid w:val="00443C1C"/>
    <w:rsid w:val="00443D4C"/>
    <w:rsid w:val="00443DC3"/>
    <w:rsid w:val="00444000"/>
    <w:rsid w:val="004441C4"/>
    <w:rsid w:val="004445B2"/>
    <w:rsid w:val="004445B3"/>
    <w:rsid w:val="004446F8"/>
    <w:rsid w:val="00444D85"/>
    <w:rsid w:val="00444EEE"/>
    <w:rsid w:val="0044506A"/>
    <w:rsid w:val="004455A3"/>
    <w:rsid w:val="00445715"/>
    <w:rsid w:val="004458EE"/>
    <w:rsid w:val="00445BA0"/>
    <w:rsid w:val="00446118"/>
    <w:rsid w:val="0044618D"/>
    <w:rsid w:val="00446467"/>
    <w:rsid w:val="00446707"/>
    <w:rsid w:val="0044675F"/>
    <w:rsid w:val="0044681D"/>
    <w:rsid w:val="00446A53"/>
    <w:rsid w:val="00446ECB"/>
    <w:rsid w:val="00446F22"/>
    <w:rsid w:val="0044787E"/>
    <w:rsid w:val="004479F1"/>
    <w:rsid w:val="00447C3D"/>
    <w:rsid w:val="00447F62"/>
    <w:rsid w:val="00450228"/>
    <w:rsid w:val="00450BB9"/>
    <w:rsid w:val="004512B2"/>
    <w:rsid w:val="00451337"/>
    <w:rsid w:val="00451597"/>
    <w:rsid w:val="00451D95"/>
    <w:rsid w:val="004524C0"/>
    <w:rsid w:val="004529B3"/>
    <w:rsid w:val="00452FF2"/>
    <w:rsid w:val="00453106"/>
    <w:rsid w:val="004531C5"/>
    <w:rsid w:val="0045326B"/>
    <w:rsid w:val="00453440"/>
    <w:rsid w:val="00453F9A"/>
    <w:rsid w:val="00454590"/>
    <w:rsid w:val="004546A1"/>
    <w:rsid w:val="004557B4"/>
    <w:rsid w:val="004559A1"/>
    <w:rsid w:val="00455EA1"/>
    <w:rsid w:val="00455FCE"/>
    <w:rsid w:val="004562FB"/>
    <w:rsid w:val="00456714"/>
    <w:rsid w:val="00456D3B"/>
    <w:rsid w:val="00456F10"/>
    <w:rsid w:val="00456F54"/>
    <w:rsid w:val="004570D2"/>
    <w:rsid w:val="004573A6"/>
    <w:rsid w:val="004576F7"/>
    <w:rsid w:val="004577EA"/>
    <w:rsid w:val="00457AD8"/>
    <w:rsid w:val="00460360"/>
    <w:rsid w:val="00460387"/>
    <w:rsid w:val="004606EB"/>
    <w:rsid w:val="00460B66"/>
    <w:rsid w:val="00460E1E"/>
    <w:rsid w:val="00460F2E"/>
    <w:rsid w:val="0046116F"/>
    <w:rsid w:val="00461E8B"/>
    <w:rsid w:val="00462D4E"/>
    <w:rsid w:val="004631CA"/>
    <w:rsid w:val="004632A4"/>
    <w:rsid w:val="0046348C"/>
    <w:rsid w:val="00463BA3"/>
    <w:rsid w:val="00463C38"/>
    <w:rsid w:val="0046420B"/>
    <w:rsid w:val="0046529C"/>
    <w:rsid w:val="004657E1"/>
    <w:rsid w:val="0046591E"/>
    <w:rsid w:val="00465B20"/>
    <w:rsid w:val="00466737"/>
    <w:rsid w:val="004668BE"/>
    <w:rsid w:val="00466B72"/>
    <w:rsid w:val="00466BFB"/>
    <w:rsid w:val="00466E11"/>
    <w:rsid w:val="00466EF8"/>
    <w:rsid w:val="00467270"/>
    <w:rsid w:val="004672E5"/>
    <w:rsid w:val="0046747F"/>
    <w:rsid w:val="00467564"/>
    <w:rsid w:val="00467587"/>
    <w:rsid w:val="0046758C"/>
    <w:rsid w:val="00467D40"/>
    <w:rsid w:val="0047008D"/>
    <w:rsid w:val="0047019F"/>
    <w:rsid w:val="004707FA"/>
    <w:rsid w:val="00470BA1"/>
    <w:rsid w:val="00470EE9"/>
    <w:rsid w:val="00470F87"/>
    <w:rsid w:val="00471336"/>
    <w:rsid w:val="00471471"/>
    <w:rsid w:val="0047157C"/>
    <w:rsid w:val="00472066"/>
    <w:rsid w:val="004726E2"/>
    <w:rsid w:val="00472762"/>
    <w:rsid w:val="00472905"/>
    <w:rsid w:val="004729BB"/>
    <w:rsid w:val="00472A54"/>
    <w:rsid w:val="00472A95"/>
    <w:rsid w:val="00472B0A"/>
    <w:rsid w:val="00472FEE"/>
    <w:rsid w:val="0047311B"/>
    <w:rsid w:val="00473120"/>
    <w:rsid w:val="00473344"/>
    <w:rsid w:val="00473D4F"/>
    <w:rsid w:val="0047435A"/>
    <w:rsid w:val="00474AB5"/>
    <w:rsid w:val="00474DAD"/>
    <w:rsid w:val="00474E68"/>
    <w:rsid w:val="00474F00"/>
    <w:rsid w:val="004759BD"/>
    <w:rsid w:val="00475AE3"/>
    <w:rsid w:val="00475CF3"/>
    <w:rsid w:val="00475E06"/>
    <w:rsid w:val="00475F23"/>
    <w:rsid w:val="0047665B"/>
    <w:rsid w:val="00476B74"/>
    <w:rsid w:val="00476C75"/>
    <w:rsid w:val="00476C7A"/>
    <w:rsid w:val="004771E0"/>
    <w:rsid w:val="00477307"/>
    <w:rsid w:val="00477529"/>
    <w:rsid w:val="0047761A"/>
    <w:rsid w:val="00477936"/>
    <w:rsid w:val="004779D2"/>
    <w:rsid w:val="00477EC3"/>
    <w:rsid w:val="00480617"/>
    <w:rsid w:val="004806E9"/>
    <w:rsid w:val="00480748"/>
    <w:rsid w:val="00480911"/>
    <w:rsid w:val="004810FF"/>
    <w:rsid w:val="0048165E"/>
    <w:rsid w:val="004817C4"/>
    <w:rsid w:val="00481D13"/>
    <w:rsid w:val="00481F4D"/>
    <w:rsid w:val="00481FB9"/>
    <w:rsid w:val="00482167"/>
    <w:rsid w:val="0048233D"/>
    <w:rsid w:val="0048233E"/>
    <w:rsid w:val="004826CC"/>
    <w:rsid w:val="004829DB"/>
    <w:rsid w:val="00482A42"/>
    <w:rsid w:val="00482A9E"/>
    <w:rsid w:val="00483102"/>
    <w:rsid w:val="004831ED"/>
    <w:rsid w:val="004832F5"/>
    <w:rsid w:val="004838ED"/>
    <w:rsid w:val="00483C77"/>
    <w:rsid w:val="00483F23"/>
    <w:rsid w:val="00483F43"/>
    <w:rsid w:val="0048427C"/>
    <w:rsid w:val="00484A37"/>
    <w:rsid w:val="004853DB"/>
    <w:rsid w:val="004853F2"/>
    <w:rsid w:val="00485511"/>
    <w:rsid w:val="00485CA3"/>
    <w:rsid w:val="00485CC2"/>
    <w:rsid w:val="00485D36"/>
    <w:rsid w:val="00486316"/>
    <w:rsid w:val="004869BB"/>
    <w:rsid w:val="00487D5D"/>
    <w:rsid w:val="00490280"/>
    <w:rsid w:val="004902DA"/>
    <w:rsid w:val="004902F5"/>
    <w:rsid w:val="00490840"/>
    <w:rsid w:val="00490890"/>
    <w:rsid w:val="00490EE4"/>
    <w:rsid w:val="00491289"/>
    <w:rsid w:val="00491379"/>
    <w:rsid w:val="0049138C"/>
    <w:rsid w:val="0049148C"/>
    <w:rsid w:val="00491A12"/>
    <w:rsid w:val="00491C7F"/>
    <w:rsid w:val="00491E92"/>
    <w:rsid w:val="00491F49"/>
    <w:rsid w:val="00492182"/>
    <w:rsid w:val="0049258B"/>
    <w:rsid w:val="00492E8B"/>
    <w:rsid w:val="004931DB"/>
    <w:rsid w:val="00493204"/>
    <w:rsid w:val="004934F2"/>
    <w:rsid w:val="0049359E"/>
    <w:rsid w:val="0049360A"/>
    <w:rsid w:val="00493FAC"/>
    <w:rsid w:val="004940AD"/>
    <w:rsid w:val="0049458C"/>
    <w:rsid w:val="00494630"/>
    <w:rsid w:val="00494C48"/>
    <w:rsid w:val="00495A31"/>
    <w:rsid w:val="00495F88"/>
    <w:rsid w:val="00496938"/>
    <w:rsid w:val="00496A81"/>
    <w:rsid w:val="00496B55"/>
    <w:rsid w:val="00496D3D"/>
    <w:rsid w:val="00496D92"/>
    <w:rsid w:val="00497003"/>
    <w:rsid w:val="00497508"/>
    <w:rsid w:val="00497A87"/>
    <w:rsid w:val="00497AD9"/>
    <w:rsid w:val="00497C9C"/>
    <w:rsid w:val="004A08E9"/>
    <w:rsid w:val="004A0E80"/>
    <w:rsid w:val="004A0EA2"/>
    <w:rsid w:val="004A16DF"/>
    <w:rsid w:val="004A190A"/>
    <w:rsid w:val="004A2071"/>
    <w:rsid w:val="004A2480"/>
    <w:rsid w:val="004A25A3"/>
    <w:rsid w:val="004A26EE"/>
    <w:rsid w:val="004A2808"/>
    <w:rsid w:val="004A2BAE"/>
    <w:rsid w:val="004A2F33"/>
    <w:rsid w:val="004A31E6"/>
    <w:rsid w:val="004A34F9"/>
    <w:rsid w:val="004A37BF"/>
    <w:rsid w:val="004A3A3D"/>
    <w:rsid w:val="004A3DEC"/>
    <w:rsid w:val="004A40A6"/>
    <w:rsid w:val="004A425A"/>
    <w:rsid w:val="004A4417"/>
    <w:rsid w:val="004A4B66"/>
    <w:rsid w:val="004A4D22"/>
    <w:rsid w:val="004A5270"/>
    <w:rsid w:val="004A58EB"/>
    <w:rsid w:val="004A5A18"/>
    <w:rsid w:val="004A5C6B"/>
    <w:rsid w:val="004A6406"/>
    <w:rsid w:val="004A6553"/>
    <w:rsid w:val="004A691E"/>
    <w:rsid w:val="004A6986"/>
    <w:rsid w:val="004A6C50"/>
    <w:rsid w:val="004A6F2F"/>
    <w:rsid w:val="004A6F9D"/>
    <w:rsid w:val="004A70D7"/>
    <w:rsid w:val="004A7D10"/>
    <w:rsid w:val="004B119B"/>
    <w:rsid w:val="004B11D5"/>
    <w:rsid w:val="004B1203"/>
    <w:rsid w:val="004B1372"/>
    <w:rsid w:val="004B13FA"/>
    <w:rsid w:val="004B1871"/>
    <w:rsid w:val="004B1BF7"/>
    <w:rsid w:val="004B1C4A"/>
    <w:rsid w:val="004B216D"/>
    <w:rsid w:val="004B283E"/>
    <w:rsid w:val="004B311C"/>
    <w:rsid w:val="004B328C"/>
    <w:rsid w:val="004B36AD"/>
    <w:rsid w:val="004B3958"/>
    <w:rsid w:val="004B3A69"/>
    <w:rsid w:val="004B3B77"/>
    <w:rsid w:val="004B41BE"/>
    <w:rsid w:val="004B4531"/>
    <w:rsid w:val="004B54FB"/>
    <w:rsid w:val="004B5705"/>
    <w:rsid w:val="004B62D0"/>
    <w:rsid w:val="004B6671"/>
    <w:rsid w:val="004B6ED8"/>
    <w:rsid w:val="004B71E5"/>
    <w:rsid w:val="004B7A66"/>
    <w:rsid w:val="004B7C11"/>
    <w:rsid w:val="004B7D5C"/>
    <w:rsid w:val="004B7F17"/>
    <w:rsid w:val="004C02DB"/>
    <w:rsid w:val="004C06BB"/>
    <w:rsid w:val="004C0DD7"/>
    <w:rsid w:val="004C0E26"/>
    <w:rsid w:val="004C1359"/>
    <w:rsid w:val="004C1496"/>
    <w:rsid w:val="004C1710"/>
    <w:rsid w:val="004C1809"/>
    <w:rsid w:val="004C1864"/>
    <w:rsid w:val="004C1CF3"/>
    <w:rsid w:val="004C2144"/>
    <w:rsid w:val="004C2251"/>
    <w:rsid w:val="004C26F8"/>
    <w:rsid w:val="004C2ACF"/>
    <w:rsid w:val="004C36ED"/>
    <w:rsid w:val="004C3A8E"/>
    <w:rsid w:val="004C3E2E"/>
    <w:rsid w:val="004C3FA7"/>
    <w:rsid w:val="004C4785"/>
    <w:rsid w:val="004C4AE4"/>
    <w:rsid w:val="004C4CB9"/>
    <w:rsid w:val="004C6106"/>
    <w:rsid w:val="004C66B0"/>
    <w:rsid w:val="004C6887"/>
    <w:rsid w:val="004C73C1"/>
    <w:rsid w:val="004C74F0"/>
    <w:rsid w:val="004C750C"/>
    <w:rsid w:val="004D0737"/>
    <w:rsid w:val="004D087F"/>
    <w:rsid w:val="004D08F3"/>
    <w:rsid w:val="004D0B2A"/>
    <w:rsid w:val="004D1FEC"/>
    <w:rsid w:val="004D295F"/>
    <w:rsid w:val="004D3141"/>
    <w:rsid w:val="004D33FF"/>
    <w:rsid w:val="004D394F"/>
    <w:rsid w:val="004D3BA5"/>
    <w:rsid w:val="004D4097"/>
    <w:rsid w:val="004D412A"/>
    <w:rsid w:val="004D4143"/>
    <w:rsid w:val="004D4584"/>
    <w:rsid w:val="004D4C04"/>
    <w:rsid w:val="004D4D42"/>
    <w:rsid w:val="004D5443"/>
    <w:rsid w:val="004D5896"/>
    <w:rsid w:val="004D591D"/>
    <w:rsid w:val="004D628A"/>
    <w:rsid w:val="004D68FD"/>
    <w:rsid w:val="004D6B52"/>
    <w:rsid w:val="004D7061"/>
    <w:rsid w:val="004D731E"/>
    <w:rsid w:val="004D7797"/>
    <w:rsid w:val="004D7890"/>
    <w:rsid w:val="004D78FA"/>
    <w:rsid w:val="004D7A4C"/>
    <w:rsid w:val="004D7E0D"/>
    <w:rsid w:val="004E00D7"/>
    <w:rsid w:val="004E02AB"/>
    <w:rsid w:val="004E0C1C"/>
    <w:rsid w:val="004E0D15"/>
    <w:rsid w:val="004E12D0"/>
    <w:rsid w:val="004E1A73"/>
    <w:rsid w:val="004E1A7D"/>
    <w:rsid w:val="004E1AA8"/>
    <w:rsid w:val="004E1BCD"/>
    <w:rsid w:val="004E1C65"/>
    <w:rsid w:val="004E2EF5"/>
    <w:rsid w:val="004E3165"/>
    <w:rsid w:val="004E3313"/>
    <w:rsid w:val="004E346E"/>
    <w:rsid w:val="004E3870"/>
    <w:rsid w:val="004E39A0"/>
    <w:rsid w:val="004E3F04"/>
    <w:rsid w:val="004E418F"/>
    <w:rsid w:val="004E44DC"/>
    <w:rsid w:val="004E4861"/>
    <w:rsid w:val="004E4959"/>
    <w:rsid w:val="004E4BE4"/>
    <w:rsid w:val="004E5177"/>
    <w:rsid w:val="004E536A"/>
    <w:rsid w:val="004E55FB"/>
    <w:rsid w:val="004E5779"/>
    <w:rsid w:val="004E5C9C"/>
    <w:rsid w:val="004E5FBF"/>
    <w:rsid w:val="004E646B"/>
    <w:rsid w:val="004E694E"/>
    <w:rsid w:val="004E6EE9"/>
    <w:rsid w:val="004E7133"/>
    <w:rsid w:val="004E717F"/>
    <w:rsid w:val="004E7617"/>
    <w:rsid w:val="004F016A"/>
    <w:rsid w:val="004F07F9"/>
    <w:rsid w:val="004F0938"/>
    <w:rsid w:val="004F140B"/>
    <w:rsid w:val="004F16B2"/>
    <w:rsid w:val="004F190E"/>
    <w:rsid w:val="004F1CC2"/>
    <w:rsid w:val="004F1DD9"/>
    <w:rsid w:val="004F1F14"/>
    <w:rsid w:val="004F206C"/>
    <w:rsid w:val="004F29CF"/>
    <w:rsid w:val="004F35F3"/>
    <w:rsid w:val="004F3879"/>
    <w:rsid w:val="004F3B8F"/>
    <w:rsid w:val="004F3BCE"/>
    <w:rsid w:val="004F3CFF"/>
    <w:rsid w:val="004F3D97"/>
    <w:rsid w:val="004F3DDC"/>
    <w:rsid w:val="004F4071"/>
    <w:rsid w:val="004F421A"/>
    <w:rsid w:val="004F4265"/>
    <w:rsid w:val="004F43D9"/>
    <w:rsid w:val="004F511E"/>
    <w:rsid w:val="004F54DC"/>
    <w:rsid w:val="004F5D1E"/>
    <w:rsid w:val="004F5F57"/>
    <w:rsid w:val="004F62CD"/>
    <w:rsid w:val="004F6502"/>
    <w:rsid w:val="004F68F5"/>
    <w:rsid w:val="004F6CAF"/>
    <w:rsid w:val="004F70D5"/>
    <w:rsid w:val="004F7295"/>
    <w:rsid w:val="004F7372"/>
    <w:rsid w:val="004F75AF"/>
    <w:rsid w:val="004F77DC"/>
    <w:rsid w:val="004F7A80"/>
    <w:rsid w:val="004F7D1F"/>
    <w:rsid w:val="004F7EA4"/>
    <w:rsid w:val="005007D1"/>
    <w:rsid w:val="00500D0E"/>
    <w:rsid w:val="00500D1F"/>
    <w:rsid w:val="00500F25"/>
    <w:rsid w:val="00500F87"/>
    <w:rsid w:val="005013F1"/>
    <w:rsid w:val="00501B17"/>
    <w:rsid w:val="00501CEE"/>
    <w:rsid w:val="0050240F"/>
    <w:rsid w:val="0050243B"/>
    <w:rsid w:val="005024C8"/>
    <w:rsid w:val="00502847"/>
    <w:rsid w:val="00502EFD"/>
    <w:rsid w:val="0050339D"/>
    <w:rsid w:val="0050351D"/>
    <w:rsid w:val="00503723"/>
    <w:rsid w:val="00503BF6"/>
    <w:rsid w:val="005045B9"/>
    <w:rsid w:val="00504631"/>
    <w:rsid w:val="00504C55"/>
    <w:rsid w:val="005051F1"/>
    <w:rsid w:val="005056B6"/>
    <w:rsid w:val="00505E08"/>
    <w:rsid w:val="00506086"/>
    <w:rsid w:val="00506639"/>
    <w:rsid w:val="00506872"/>
    <w:rsid w:val="0050687A"/>
    <w:rsid w:val="005072BB"/>
    <w:rsid w:val="0050773F"/>
    <w:rsid w:val="005078BB"/>
    <w:rsid w:val="00507B90"/>
    <w:rsid w:val="00507F2B"/>
    <w:rsid w:val="00507F79"/>
    <w:rsid w:val="0051029C"/>
    <w:rsid w:val="00510B24"/>
    <w:rsid w:val="00510F8C"/>
    <w:rsid w:val="00510FBF"/>
    <w:rsid w:val="0051105D"/>
    <w:rsid w:val="0051114A"/>
    <w:rsid w:val="00511576"/>
    <w:rsid w:val="005117A5"/>
    <w:rsid w:val="00511880"/>
    <w:rsid w:val="00511B01"/>
    <w:rsid w:val="005126BA"/>
    <w:rsid w:val="00512D4C"/>
    <w:rsid w:val="00512E2E"/>
    <w:rsid w:val="0051386A"/>
    <w:rsid w:val="005138AF"/>
    <w:rsid w:val="00513AB3"/>
    <w:rsid w:val="00514110"/>
    <w:rsid w:val="00514205"/>
    <w:rsid w:val="00514EF2"/>
    <w:rsid w:val="0051502C"/>
    <w:rsid w:val="00515C06"/>
    <w:rsid w:val="005161CE"/>
    <w:rsid w:val="00516303"/>
    <w:rsid w:val="0051637C"/>
    <w:rsid w:val="0051653E"/>
    <w:rsid w:val="005166B6"/>
    <w:rsid w:val="00516737"/>
    <w:rsid w:val="00516AF4"/>
    <w:rsid w:val="00516E23"/>
    <w:rsid w:val="00516F4B"/>
    <w:rsid w:val="00517021"/>
    <w:rsid w:val="00517A1F"/>
    <w:rsid w:val="00517F91"/>
    <w:rsid w:val="00520304"/>
    <w:rsid w:val="005203C9"/>
    <w:rsid w:val="0052045B"/>
    <w:rsid w:val="00520994"/>
    <w:rsid w:val="005213F5"/>
    <w:rsid w:val="005217B6"/>
    <w:rsid w:val="005219A2"/>
    <w:rsid w:val="00521B7C"/>
    <w:rsid w:val="00522209"/>
    <w:rsid w:val="0052242D"/>
    <w:rsid w:val="005225CF"/>
    <w:rsid w:val="00522F80"/>
    <w:rsid w:val="00523073"/>
    <w:rsid w:val="005233BD"/>
    <w:rsid w:val="00523457"/>
    <w:rsid w:val="00523837"/>
    <w:rsid w:val="005238EF"/>
    <w:rsid w:val="00523EEC"/>
    <w:rsid w:val="00524103"/>
    <w:rsid w:val="0052454C"/>
    <w:rsid w:val="00524FD6"/>
    <w:rsid w:val="00525F7A"/>
    <w:rsid w:val="00526887"/>
    <w:rsid w:val="0052688E"/>
    <w:rsid w:val="00526AFA"/>
    <w:rsid w:val="00526E87"/>
    <w:rsid w:val="005273AB"/>
    <w:rsid w:val="005276C7"/>
    <w:rsid w:val="00527748"/>
    <w:rsid w:val="00527A78"/>
    <w:rsid w:val="00527E1B"/>
    <w:rsid w:val="00527EEC"/>
    <w:rsid w:val="0053032A"/>
    <w:rsid w:val="00530408"/>
    <w:rsid w:val="00530662"/>
    <w:rsid w:val="005307B8"/>
    <w:rsid w:val="00530B10"/>
    <w:rsid w:val="00530BC3"/>
    <w:rsid w:val="00530C1B"/>
    <w:rsid w:val="00531024"/>
    <w:rsid w:val="00531050"/>
    <w:rsid w:val="005310C4"/>
    <w:rsid w:val="005318B1"/>
    <w:rsid w:val="00531E6F"/>
    <w:rsid w:val="00531EBF"/>
    <w:rsid w:val="00532048"/>
    <w:rsid w:val="005324BD"/>
    <w:rsid w:val="00532913"/>
    <w:rsid w:val="00533111"/>
    <w:rsid w:val="0053357A"/>
    <w:rsid w:val="005336A8"/>
    <w:rsid w:val="0053372C"/>
    <w:rsid w:val="0053373E"/>
    <w:rsid w:val="00533AC1"/>
    <w:rsid w:val="00533F76"/>
    <w:rsid w:val="00534214"/>
    <w:rsid w:val="0053483F"/>
    <w:rsid w:val="00535460"/>
    <w:rsid w:val="00535974"/>
    <w:rsid w:val="00535B85"/>
    <w:rsid w:val="00535CBA"/>
    <w:rsid w:val="00535EB9"/>
    <w:rsid w:val="00535FB1"/>
    <w:rsid w:val="0053609E"/>
    <w:rsid w:val="00536470"/>
    <w:rsid w:val="00536790"/>
    <w:rsid w:val="00536A41"/>
    <w:rsid w:val="00537099"/>
    <w:rsid w:val="005370DE"/>
    <w:rsid w:val="00537860"/>
    <w:rsid w:val="00537956"/>
    <w:rsid w:val="005379DD"/>
    <w:rsid w:val="00537C81"/>
    <w:rsid w:val="00537CA1"/>
    <w:rsid w:val="00537F67"/>
    <w:rsid w:val="005402E8"/>
    <w:rsid w:val="00540821"/>
    <w:rsid w:val="00540C9A"/>
    <w:rsid w:val="00540D43"/>
    <w:rsid w:val="0054109D"/>
    <w:rsid w:val="00541145"/>
    <w:rsid w:val="0054193A"/>
    <w:rsid w:val="00541A94"/>
    <w:rsid w:val="00541AC8"/>
    <w:rsid w:val="00541B39"/>
    <w:rsid w:val="00541C35"/>
    <w:rsid w:val="00541F92"/>
    <w:rsid w:val="00542032"/>
    <w:rsid w:val="0054211A"/>
    <w:rsid w:val="005423F0"/>
    <w:rsid w:val="005423FB"/>
    <w:rsid w:val="005424DC"/>
    <w:rsid w:val="00542520"/>
    <w:rsid w:val="00542562"/>
    <w:rsid w:val="00542635"/>
    <w:rsid w:val="0054277F"/>
    <w:rsid w:val="00543594"/>
    <w:rsid w:val="005436CD"/>
    <w:rsid w:val="005436E7"/>
    <w:rsid w:val="00543BD1"/>
    <w:rsid w:val="00543CB7"/>
    <w:rsid w:val="0054415A"/>
    <w:rsid w:val="0054441B"/>
    <w:rsid w:val="00544F89"/>
    <w:rsid w:val="005454B6"/>
    <w:rsid w:val="005454F0"/>
    <w:rsid w:val="00545A78"/>
    <w:rsid w:val="00545C3A"/>
    <w:rsid w:val="00545C67"/>
    <w:rsid w:val="00545DD2"/>
    <w:rsid w:val="00545EEF"/>
    <w:rsid w:val="0054636B"/>
    <w:rsid w:val="005469A4"/>
    <w:rsid w:val="00546A7A"/>
    <w:rsid w:val="00546B41"/>
    <w:rsid w:val="00546E17"/>
    <w:rsid w:val="005470BD"/>
    <w:rsid w:val="00547390"/>
    <w:rsid w:val="005479E9"/>
    <w:rsid w:val="005505A8"/>
    <w:rsid w:val="005509BD"/>
    <w:rsid w:val="00550C10"/>
    <w:rsid w:val="00550E94"/>
    <w:rsid w:val="00551535"/>
    <w:rsid w:val="005515CE"/>
    <w:rsid w:val="005515DC"/>
    <w:rsid w:val="00551819"/>
    <w:rsid w:val="0055184D"/>
    <w:rsid w:val="005522D5"/>
    <w:rsid w:val="00552A1D"/>
    <w:rsid w:val="00552CD4"/>
    <w:rsid w:val="005531AB"/>
    <w:rsid w:val="00553340"/>
    <w:rsid w:val="00553EE1"/>
    <w:rsid w:val="005542A5"/>
    <w:rsid w:val="0055449B"/>
    <w:rsid w:val="00554548"/>
    <w:rsid w:val="00554CFC"/>
    <w:rsid w:val="00555047"/>
    <w:rsid w:val="005554D8"/>
    <w:rsid w:val="00555B6F"/>
    <w:rsid w:val="00555B7F"/>
    <w:rsid w:val="00555C5B"/>
    <w:rsid w:val="00555DEC"/>
    <w:rsid w:val="00555F94"/>
    <w:rsid w:val="00555F95"/>
    <w:rsid w:val="00556064"/>
    <w:rsid w:val="005560CA"/>
    <w:rsid w:val="005563C3"/>
    <w:rsid w:val="00556569"/>
    <w:rsid w:val="00556B11"/>
    <w:rsid w:val="00556E52"/>
    <w:rsid w:val="00557161"/>
    <w:rsid w:val="005572C9"/>
    <w:rsid w:val="005573AE"/>
    <w:rsid w:val="005575DF"/>
    <w:rsid w:val="005578AE"/>
    <w:rsid w:val="00557C1F"/>
    <w:rsid w:val="00560657"/>
    <w:rsid w:val="005608EB"/>
    <w:rsid w:val="00560DC5"/>
    <w:rsid w:val="00560FA3"/>
    <w:rsid w:val="00561017"/>
    <w:rsid w:val="0056106E"/>
    <w:rsid w:val="005612B9"/>
    <w:rsid w:val="00561366"/>
    <w:rsid w:val="00561567"/>
    <w:rsid w:val="005617A2"/>
    <w:rsid w:val="00561A68"/>
    <w:rsid w:val="0056216B"/>
    <w:rsid w:val="0056258E"/>
    <w:rsid w:val="00562882"/>
    <w:rsid w:val="00562953"/>
    <w:rsid w:val="00562AFA"/>
    <w:rsid w:val="00562C0E"/>
    <w:rsid w:val="00562FB2"/>
    <w:rsid w:val="00563156"/>
    <w:rsid w:val="005633A1"/>
    <w:rsid w:val="005634D6"/>
    <w:rsid w:val="0056376C"/>
    <w:rsid w:val="00564369"/>
    <w:rsid w:val="005643E6"/>
    <w:rsid w:val="005644F2"/>
    <w:rsid w:val="00564521"/>
    <w:rsid w:val="00564726"/>
    <w:rsid w:val="00564D4D"/>
    <w:rsid w:val="00564F69"/>
    <w:rsid w:val="00565AE1"/>
    <w:rsid w:val="00565C1E"/>
    <w:rsid w:val="0056666A"/>
    <w:rsid w:val="005666BE"/>
    <w:rsid w:val="0056670B"/>
    <w:rsid w:val="00566902"/>
    <w:rsid w:val="0056693C"/>
    <w:rsid w:val="005669D3"/>
    <w:rsid w:val="00566CAB"/>
    <w:rsid w:val="00567227"/>
    <w:rsid w:val="005675B8"/>
    <w:rsid w:val="00567E36"/>
    <w:rsid w:val="00570027"/>
    <w:rsid w:val="00570362"/>
    <w:rsid w:val="0057080A"/>
    <w:rsid w:val="00570891"/>
    <w:rsid w:val="00570C4F"/>
    <w:rsid w:val="00570CA5"/>
    <w:rsid w:val="005713B4"/>
    <w:rsid w:val="0057198C"/>
    <w:rsid w:val="00571C28"/>
    <w:rsid w:val="00572170"/>
    <w:rsid w:val="005721EA"/>
    <w:rsid w:val="0057264C"/>
    <w:rsid w:val="00572B7B"/>
    <w:rsid w:val="00573046"/>
    <w:rsid w:val="0057317A"/>
    <w:rsid w:val="00573525"/>
    <w:rsid w:val="005742CD"/>
    <w:rsid w:val="0057456A"/>
    <w:rsid w:val="00574816"/>
    <w:rsid w:val="00574D4F"/>
    <w:rsid w:val="00575238"/>
    <w:rsid w:val="00575EB7"/>
    <w:rsid w:val="0057629A"/>
    <w:rsid w:val="005762DC"/>
    <w:rsid w:val="005762F2"/>
    <w:rsid w:val="00576719"/>
    <w:rsid w:val="005768CA"/>
    <w:rsid w:val="00576AB5"/>
    <w:rsid w:val="00577076"/>
    <w:rsid w:val="00577521"/>
    <w:rsid w:val="00577701"/>
    <w:rsid w:val="00577C87"/>
    <w:rsid w:val="005801C0"/>
    <w:rsid w:val="00580335"/>
    <w:rsid w:val="00580700"/>
    <w:rsid w:val="00581060"/>
    <w:rsid w:val="0058128D"/>
    <w:rsid w:val="005817F0"/>
    <w:rsid w:val="00581964"/>
    <w:rsid w:val="00581BF4"/>
    <w:rsid w:val="00582296"/>
    <w:rsid w:val="0058262C"/>
    <w:rsid w:val="0058278D"/>
    <w:rsid w:val="0058285A"/>
    <w:rsid w:val="00582DF5"/>
    <w:rsid w:val="005839D6"/>
    <w:rsid w:val="005843CE"/>
    <w:rsid w:val="00584749"/>
    <w:rsid w:val="00584BA6"/>
    <w:rsid w:val="00584CA8"/>
    <w:rsid w:val="00584E6D"/>
    <w:rsid w:val="00584F53"/>
    <w:rsid w:val="0058659E"/>
    <w:rsid w:val="00586776"/>
    <w:rsid w:val="00586C9E"/>
    <w:rsid w:val="00586CF0"/>
    <w:rsid w:val="00586CF7"/>
    <w:rsid w:val="00587090"/>
    <w:rsid w:val="005873DC"/>
    <w:rsid w:val="0058745E"/>
    <w:rsid w:val="00587648"/>
    <w:rsid w:val="00587996"/>
    <w:rsid w:val="00590953"/>
    <w:rsid w:val="00590A52"/>
    <w:rsid w:val="00590D1A"/>
    <w:rsid w:val="005913D2"/>
    <w:rsid w:val="00591DD8"/>
    <w:rsid w:val="00591F0C"/>
    <w:rsid w:val="005924DA"/>
    <w:rsid w:val="0059258E"/>
    <w:rsid w:val="0059267A"/>
    <w:rsid w:val="005932BB"/>
    <w:rsid w:val="0059359F"/>
    <w:rsid w:val="00593808"/>
    <w:rsid w:val="0059384A"/>
    <w:rsid w:val="00594038"/>
    <w:rsid w:val="00594370"/>
    <w:rsid w:val="0059439C"/>
    <w:rsid w:val="0059495D"/>
    <w:rsid w:val="00594CD0"/>
    <w:rsid w:val="00595030"/>
    <w:rsid w:val="0059526E"/>
    <w:rsid w:val="005956D0"/>
    <w:rsid w:val="0059574F"/>
    <w:rsid w:val="00595BEB"/>
    <w:rsid w:val="00595C04"/>
    <w:rsid w:val="00595F6C"/>
    <w:rsid w:val="005961F4"/>
    <w:rsid w:val="005962C1"/>
    <w:rsid w:val="005963A8"/>
    <w:rsid w:val="00597198"/>
    <w:rsid w:val="0059741D"/>
    <w:rsid w:val="00597567"/>
    <w:rsid w:val="00597A56"/>
    <w:rsid w:val="005A02DF"/>
    <w:rsid w:val="005A06D6"/>
    <w:rsid w:val="005A0859"/>
    <w:rsid w:val="005A08DC"/>
    <w:rsid w:val="005A1AA5"/>
    <w:rsid w:val="005A1FE2"/>
    <w:rsid w:val="005A203C"/>
    <w:rsid w:val="005A2536"/>
    <w:rsid w:val="005A25D3"/>
    <w:rsid w:val="005A2DCA"/>
    <w:rsid w:val="005A320D"/>
    <w:rsid w:val="005A33AC"/>
    <w:rsid w:val="005A3A06"/>
    <w:rsid w:val="005A3E8E"/>
    <w:rsid w:val="005A4650"/>
    <w:rsid w:val="005A46AB"/>
    <w:rsid w:val="005A4765"/>
    <w:rsid w:val="005A495B"/>
    <w:rsid w:val="005A51B8"/>
    <w:rsid w:val="005A5237"/>
    <w:rsid w:val="005A55D8"/>
    <w:rsid w:val="005A5634"/>
    <w:rsid w:val="005A5BC8"/>
    <w:rsid w:val="005A5C9A"/>
    <w:rsid w:val="005A6304"/>
    <w:rsid w:val="005A655E"/>
    <w:rsid w:val="005A6844"/>
    <w:rsid w:val="005A6A2B"/>
    <w:rsid w:val="005A76C5"/>
    <w:rsid w:val="005A7C1A"/>
    <w:rsid w:val="005A7C72"/>
    <w:rsid w:val="005B00E4"/>
    <w:rsid w:val="005B0A56"/>
    <w:rsid w:val="005B0AE8"/>
    <w:rsid w:val="005B0E90"/>
    <w:rsid w:val="005B1610"/>
    <w:rsid w:val="005B1ADC"/>
    <w:rsid w:val="005B1E0C"/>
    <w:rsid w:val="005B225C"/>
    <w:rsid w:val="005B2731"/>
    <w:rsid w:val="005B2A60"/>
    <w:rsid w:val="005B2ADF"/>
    <w:rsid w:val="005B2B14"/>
    <w:rsid w:val="005B3322"/>
    <w:rsid w:val="005B383E"/>
    <w:rsid w:val="005B3BE6"/>
    <w:rsid w:val="005B3E6F"/>
    <w:rsid w:val="005B422B"/>
    <w:rsid w:val="005B4929"/>
    <w:rsid w:val="005B5400"/>
    <w:rsid w:val="005B55DC"/>
    <w:rsid w:val="005B5B14"/>
    <w:rsid w:val="005B608D"/>
    <w:rsid w:val="005B65AE"/>
    <w:rsid w:val="005B6790"/>
    <w:rsid w:val="005B6879"/>
    <w:rsid w:val="005B6A05"/>
    <w:rsid w:val="005B6B26"/>
    <w:rsid w:val="005B7438"/>
    <w:rsid w:val="005B7797"/>
    <w:rsid w:val="005B7E41"/>
    <w:rsid w:val="005C002C"/>
    <w:rsid w:val="005C029D"/>
    <w:rsid w:val="005C02A6"/>
    <w:rsid w:val="005C0A76"/>
    <w:rsid w:val="005C0A7C"/>
    <w:rsid w:val="005C0DA9"/>
    <w:rsid w:val="005C1260"/>
    <w:rsid w:val="005C145E"/>
    <w:rsid w:val="005C18DA"/>
    <w:rsid w:val="005C1BD5"/>
    <w:rsid w:val="005C223E"/>
    <w:rsid w:val="005C2269"/>
    <w:rsid w:val="005C263C"/>
    <w:rsid w:val="005C2DA4"/>
    <w:rsid w:val="005C349E"/>
    <w:rsid w:val="005C3503"/>
    <w:rsid w:val="005C423E"/>
    <w:rsid w:val="005C42A9"/>
    <w:rsid w:val="005C4522"/>
    <w:rsid w:val="005C45E7"/>
    <w:rsid w:val="005C4E45"/>
    <w:rsid w:val="005C4E8D"/>
    <w:rsid w:val="005C4EC1"/>
    <w:rsid w:val="005C5055"/>
    <w:rsid w:val="005C5541"/>
    <w:rsid w:val="005C5786"/>
    <w:rsid w:val="005C5AF4"/>
    <w:rsid w:val="005C5C0B"/>
    <w:rsid w:val="005C5E6B"/>
    <w:rsid w:val="005C5F53"/>
    <w:rsid w:val="005C662A"/>
    <w:rsid w:val="005C6F99"/>
    <w:rsid w:val="005C6FE3"/>
    <w:rsid w:val="005C714D"/>
    <w:rsid w:val="005C73F1"/>
    <w:rsid w:val="005C75BD"/>
    <w:rsid w:val="005C7615"/>
    <w:rsid w:val="005C7648"/>
    <w:rsid w:val="005C792E"/>
    <w:rsid w:val="005C7A1B"/>
    <w:rsid w:val="005C7CFF"/>
    <w:rsid w:val="005D0165"/>
    <w:rsid w:val="005D034F"/>
    <w:rsid w:val="005D0921"/>
    <w:rsid w:val="005D0952"/>
    <w:rsid w:val="005D0BCB"/>
    <w:rsid w:val="005D0E45"/>
    <w:rsid w:val="005D1F66"/>
    <w:rsid w:val="005D203F"/>
    <w:rsid w:val="005D2490"/>
    <w:rsid w:val="005D2582"/>
    <w:rsid w:val="005D2683"/>
    <w:rsid w:val="005D2D0F"/>
    <w:rsid w:val="005D353C"/>
    <w:rsid w:val="005D36FC"/>
    <w:rsid w:val="005D388E"/>
    <w:rsid w:val="005D3C1C"/>
    <w:rsid w:val="005D3D2C"/>
    <w:rsid w:val="005D4928"/>
    <w:rsid w:val="005D49AF"/>
    <w:rsid w:val="005D4CFC"/>
    <w:rsid w:val="005D4D1E"/>
    <w:rsid w:val="005D4E88"/>
    <w:rsid w:val="005D4F74"/>
    <w:rsid w:val="005D5E2C"/>
    <w:rsid w:val="005D5FF9"/>
    <w:rsid w:val="005D795E"/>
    <w:rsid w:val="005D7CB1"/>
    <w:rsid w:val="005E0254"/>
    <w:rsid w:val="005E02AC"/>
    <w:rsid w:val="005E04A1"/>
    <w:rsid w:val="005E04A9"/>
    <w:rsid w:val="005E06D3"/>
    <w:rsid w:val="005E0945"/>
    <w:rsid w:val="005E0CED"/>
    <w:rsid w:val="005E156B"/>
    <w:rsid w:val="005E1A10"/>
    <w:rsid w:val="005E2104"/>
    <w:rsid w:val="005E2290"/>
    <w:rsid w:val="005E2436"/>
    <w:rsid w:val="005E3498"/>
    <w:rsid w:val="005E36DD"/>
    <w:rsid w:val="005E38EA"/>
    <w:rsid w:val="005E3920"/>
    <w:rsid w:val="005E3ACD"/>
    <w:rsid w:val="005E3E57"/>
    <w:rsid w:val="005E4258"/>
    <w:rsid w:val="005E42AD"/>
    <w:rsid w:val="005E437A"/>
    <w:rsid w:val="005E44FC"/>
    <w:rsid w:val="005E4D3B"/>
    <w:rsid w:val="005E4FC9"/>
    <w:rsid w:val="005E52FE"/>
    <w:rsid w:val="005E57A4"/>
    <w:rsid w:val="005E5C26"/>
    <w:rsid w:val="005E5C38"/>
    <w:rsid w:val="005E5CD9"/>
    <w:rsid w:val="005E5F0E"/>
    <w:rsid w:val="005E6A06"/>
    <w:rsid w:val="005E6BC1"/>
    <w:rsid w:val="005E6CC5"/>
    <w:rsid w:val="005E6D82"/>
    <w:rsid w:val="005F0180"/>
    <w:rsid w:val="005F075B"/>
    <w:rsid w:val="005F1017"/>
    <w:rsid w:val="005F1150"/>
    <w:rsid w:val="005F162A"/>
    <w:rsid w:val="005F19DB"/>
    <w:rsid w:val="005F1D70"/>
    <w:rsid w:val="005F1F33"/>
    <w:rsid w:val="005F2123"/>
    <w:rsid w:val="005F2283"/>
    <w:rsid w:val="005F2470"/>
    <w:rsid w:val="005F282C"/>
    <w:rsid w:val="005F2A78"/>
    <w:rsid w:val="005F2A8A"/>
    <w:rsid w:val="005F2A8C"/>
    <w:rsid w:val="005F2B24"/>
    <w:rsid w:val="005F3280"/>
    <w:rsid w:val="005F3484"/>
    <w:rsid w:val="005F3978"/>
    <w:rsid w:val="005F3C91"/>
    <w:rsid w:val="005F43EA"/>
    <w:rsid w:val="005F43ED"/>
    <w:rsid w:val="005F4423"/>
    <w:rsid w:val="005F45A5"/>
    <w:rsid w:val="005F4738"/>
    <w:rsid w:val="005F4747"/>
    <w:rsid w:val="005F47F1"/>
    <w:rsid w:val="005F4F9D"/>
    <w:rsid w:val="005F5A55"/>
    <w:rsid w:val="005F5B07"/>
    <w:rsid w:val="005F76A4"/>
    <w:rsid w:val="005F7FB1"/>
    <w:rsid w:val="005F7FE6"/>
    <w:rsid w:val="00600409"/>
    <w:rsid w:val="0060045C"/>
    <w:rsid w:val="00600B0D"/>
    <w:rsid w:val="00600B20"/>
    <w:rsid w:val="00600EDA"/>
    <w:rsid w:val="00600FC0"/>
    <w:rsid w:val="00601124"/>
    <w:rsid w:val="0060150F"/>
    <w:rsid w:val="00601828"/>
    <w:rsid w:val="00601C37"/>
    <w:rsid w:val="00601D7F"/>
    <w:rsid w:val="00601E2B"/>
    <w:rsid w:val="00601EAD"/>
    <w:rsid w:val="0060269A"/>
    <w:rsid w:val="00602981"/>
    <w:rsid w:val="00602C3C"/>
    <w:rsid w:val="00602D38"/>
    <w:rsid w:val="00602D81"/>
    <w:rsid w:val="00602E4C"/>
    <w:rsid w:val="00602F65"/>
    <w:rsid w:val="00602F7E"/>
    <w:rsid w:val="0060387F"/>
    <w:rsid w:val="006039FB"/>
    <w:rsid w:val="006040DB"/>
    <w:rsid w:val="00604930"/>
    <w:rsid w:val="00604C0E"/>
    <w:rsid w:val="00604DF7"/>
    <w:rsid w:val="00605217"/>
    <w:rsid w:val="00605429"/>
    <w:rsid w:val="0060597D"/>
    <w:rsid w:val="00605EA3"/>
    <w:rsid w:val="00606C57"/>
    <w:rsid w:val="00607179"/>
    <w:rsid w:val="006072E3"/>
    <w:rsid w:val="00607334"/>
    <w:rsid w:val="006073FC"/>
    <w:rsid w:val="006074A6"/>
    <w:rsid w:val="006079CC"/>
    <w:rsid w:val="00607A43"/>
    <w:rsid w:val="00607A86"/>
    <w:rsid w:val="00607E99"/>
    <w:rsid w:val="00607F5F"/>
    <w:rsid w:val="00610069"/>
    <w:rsid w:val="006100A4"/>
    <w:rsid w:val="00610701"/>
    <w:rsid w:val="0061092C"/>
    <w:rsid w:val="00610B15"/>
    <w:rsid w:val="006111AA"/>
    <w:rsid w:val="00611B74"/>
    <w:rsid w:val="00611BB4"/>
    <w:rsid w:val="00611FC7"/>
    <w:rsid w:val="00611FF9"/>
    <w:rsid w:val="006121C2"/>
    <w:rsid w:val="006125C7"/>
    <w:rsid w:val="00612DDB"/>
    <w:rsid w:val="0061309C"/>
    <w:rsid w:val="006131C9"/>
    <w:rsid w:val="00613379"/>
    <w:rsid w:val="00613454"/>
    <w:rsid w:val="006138FE"/>
    <w:rsid w:val="00613A18"/>
    <w:rsid w:val="00613FBE"/>
    <w:rsid w:val="006142AC"/>
    <w:rsid w:val="00614425"/>
    <w:rsid w:val="00614651"/>
    <w:rsid w:val="00614E1A"/>
    <w:rsid w:val="00614EA5"/>
    <w:rsid w:val="00615322"/>
    <w:rsid w:val="006154EA"/>
    <w:rsid w:val="00615614"/>
    <w:rsid w:val="006157F0"/>
    <w:rsid w:val="006157FF"/>
    <w:rsid w:val="0061584F"/>
    <w:rsid w:val="00615979"/>
    <w:rsid w:val="00615C69"/>
    <w:rsid w:val="00615E75"/>
    <w:rsid w:val="00615F16"/>
    <w:rsid w:val="00615FD6"/>
    <w:rsid w:val="006160BC"/>
    <w:rsid w:val="0061666A"/>
    <w:rsid w:val="00616AD8"/>
    <w:rsid w:val="0061731F"/>
    <w:rsid w:val="00620107"/>
    <w:rsid w:val="00620338"/>
    <w:rsid w:val="00620A7B"/>
    <w:rsid w:val="00620F68"/>
    <w:rsid w:val="00621FDD"/>
    <w:rsid w:val="0062240F"/>
    <w:rsid w:val="006224D5"/>
    <w:rsid w:val="006225F6"/>
    <w:rsid w:val="006228DB"/>
    <w:rsid w:val="00622931"/>
    <w:rsid w:val="00622C36"/>
    <w:rsid w:val="00623952"/>
    <w:rsid w:val="006240AC"/>
    <w:rsid w:val="0062439D"/>
    <w:rsid w:val="006244CB"/>
    <w:rsid w:val="006245DE"/>
    <w:rsid w:val="0062506E"/>
    <w:rsid w:val="00625CA6"/>
    <w:rsid w:val="00625E38"/>
    <w:rsid w:val="00626114"/>
    <w:rsid w:val="00626873"/>
    <w:rsid w:val="00626914"/>
    <w:rsid w:val="0062695D"/>
    <w:rsid w:val="00626A33"/>
    <w:rsid w:val="00626B64"/>
    <w:rsid w:val="00627313"/>
    <w:rsid w:val="00627666"/>
    <w:rsid w:val="00627784"/>
    <w:rsid w:val="00627B48"/>
    <w:rsid w:val="006304A8"/>
    <w:rsid w:val="00630572"/>
    <w:rsid w:val="00630874"/>
    <w:rsid w:val="00630B2A"/>
    <w:rsid w:val="006316D8"/>
    <w:rsid w:val="00631D54"/>
    <w:rsid w:val="00631DAC"/>
    <w:rsid w:val="00631E96"/>
    <w:rsid w:val="00632D0B"/>
    <w:rsid w:val="00632D62"/>
    <w:rsid w:val="00632D6D"/>
    <w:rsid w:val="00633220"/>
    <w:rsid w:val="00633C3B"/>
    <w:rsid w:val="0063405F"/>
    <w:rsid w:val="00634204"/>
    <w:rsid w:val="006348E8"/>
    <w:rsid w:val="00634931"/>
    <w:rsid w:val="006349F6"/>
    <w:rsid w:val="0063583A"/>
    <w:rsid w:val="006359FD"/>
    <w:rsid w:val="00635D0A"/>
    <w:rsid w:val="00635DFC"/>
    <w:rsid w:val="00635F18"/>
    <w:rsid w:val="006360A1"/>
    <w:rsid w:val="00636440"/>
    <w:rsid w:val="006365C7"/>
    <w:rsid w:val="00636840"/>
    <w:rsid w:val="00636A9F"/>
    <w:rsid w:val="00636D22"/>
    <w:rsid w:val="00637043"/>
    <w:rsid w:val="00637422"/>
    <w:rsid w:val="0063771E"/>
    <w:rsid w:val="00637A58"/>
    <w:rsid w:val="00637A5C"/>
    <w:rsid w:val="00637D5B"/>
    <w:rsid w:val="00637DE8"/>
    <w:rsid w:val="00640396"/>
    <w:rsid w:val="00640B90"/>
    <w:rsid w:val="0064118D"/>
    <w:rsid w:val="0064130C"/>
    <w:rsid w:val="006415ED"/>
    <w:rsid w:val="00641E62"/>
    <w:rsid w:val="006421A7"/>
    <w:rsid w:val="006425A8"/>
    <w:rsid w:val="00642F1A"/>
    <w:rsid w:val="00643092"/>
    <w:rsid w:val="006432C7"/>
    <w:rsid w:val="0064361B"/>
    <w:rsid w:val="006437FB"/>
    <w:rsid w:val="0064409E"/>
    <w:rsid w:val="00644376"/>
    <w:rsid w:val="00644FA5"/>
    <w:rsid w:val="006452E5"/>
    <w:rsid w:val="00645404"/>
    <w:rsid w:val="00645A5E"/>
    <w:rsid w:val="00645C10"/>
    <w:rsid w:val="00645E84"/>
    <w:rsid w:val="0064622E"/>
    <w:rsid w:val="006465E5"/>
    <w:rsid w:val="00646E07"/>
    <w:rsid w:val="0064733A"/>
    <w:rsid w:val="00647B97"/>
    <w:rsid w:val="00647EB1"/>
    <w:rsid w:val="00647F43"/>
    <w:rsid w:val="0065015E"/>
    <w:rsid w:val="006508AD"/>
    <w:rsid w:val="0065092D"/>
    <w:rsid w:val="00651016"/>
    <w:rsid w:val="00651036"/>
    <w:rsid w:val="006510DF"/>
    <w:rsid w:val="00651629"/>
    <w:rsid w:val="006516B2"/>
    <w:rsid w:val="006518A2"/>
    <w:rsid w:val="0065215C"/>
    <w:rsid w:val="00652711"/>
    <w:rsid w:val="00652FEB"/>
    <w:rsid w:val="006533D6"/>
    <w:rsid w:val="00653F2D"/>
    <w:rsid w:val="00654011"/>
    <w:rsid w:val="0065407B"/>
    <w:rsid w:val="00654275"/>
    <w:rsid w:val="006543B8"/>
    <w:rsid w:val="006546F0"/>
    <w:rsid w:val="0065483F"/>
    <w:rsid w:val="00654A4B"/>
    <w:rsid w:val="00654FBE"/>
    <w:rsid w:val="00655140"/>
    <w:rsid w:val="0065538A"/>
    <w:rsid w:val="00655863"/>
    <w:rsid w:val="006564BF"/>
    <w:rsid w:val="006566BA"/>
    <w:rsid w:val="0065698A"/>
    <w:rsid w:val="00656B94"/>
    <w:rsid w:val="00657000"/>
    <w:rsid w:val="0065741C"/>
    <w:rsid w:val="00657A86"/>
    <w:rsid w:val="00657DF6"/>
    <w:rsid w:val="00657EBB"/>
    <w:rsid w:val="00657F30"/>
    <w:rsid w:val="006602F4"/>
    <w:rsid w:val="00660522"/>
    <w:rsid w:val="00660BD3"/>
    <w:rsid w:val="00660D11"/>
    <w:rsid w:val="00661660"/>
    <w:rsid w:val="00661A7A"/>
    <w:rsid w:val="00661F86"/>
    <w:rsid w:val="00662670"/>
    <w:rsid w:val="006626FB"/>
    <w:rsid w:val="006630FB"/>
    <w:rsid w:val="00663398"/>
    <w:rsid w:val="006636F0"/>
    <w:rsid w:val="00663733"/>
    <w:rsid w:val="00663741"/>
    <w:rsid w:val="00663845"/>
    <w:rsid w:val="006638C2"/>
    <w:rsid w:val="006638F6"/>
    <w:rsid w:val="00663D8C"/>
    <w:rsid w:val="00663FD9"/>
    <w:rsid w:val="0066419E"/>
    <w:rsid w:val="0066485A"/>
    <w:rsid w:val="00664B4A"/>
    <w:rsid w:val="0066521B"/>
    <w:rsid w:val="0066531F"/>
    <w:rsid w:val="006658EA"/>
    <w:rsid w:val="00665E00"/>
    <w:rsid w:val="00665E7E"/>
    <w:rsid w:val="0066631C"/>
    <w:rsid w:val="00666409"/>
    <w:rsid w:val="0066642B"/>
    <w:rsid w:val="0066690F"/>
    <w:rsid w:val="00666BF9"/>
    <w:rsid w:val="00666C32"/>
    <w:rsid w:val="00666D9F"/>
    <w:rsid w:val="00666EAC"/>
    <w:rsid w:val="00667763"/>
    <w:rsid w:val="00667796"/>
    <w:rsid w:val="00667B41"/>
    <w:rsid w:val="00670B00"/>
    <w:rsid w:val="00670B03"/>
    <w:rsid w:val="00670B6B"/>
    <w:rsid w:val="00670F27"/>
    <w:rsid w:val="00670FDF"/>
    <w:rsid w:val="00671338"/>
    <w:rsid w:val="006713E9"/>
    <w:rsid w:val="00671493"/>
    <w:rsid w:val="00672222"/>
    <w:rsid w:val="0067233C"/>
    <w:rsid w:val="00672A36"/>
    <w:rsid w:val="00672F6D"/>
    <w:rsid w:val="006733BC"/>
    <w:rsid w:val="00673578"/>
    <w:rsid w:val="006743D3"/>
    <w:rsid w:val="00674489"/>
    <w:rsid w:val="0067464A"/>
    <w:rsid w:val="00674B84"/>
    <w:rsid w:val="0067511D"/>
    <w:rsid w:val="006751D2"/>
    <w:rsid w:val="006756DB"/>
    <w:rsid w:val="00675BCE"/>
    <w:rsid w:val="00675C2F"/>
    <w:rsid w:val="006763D6"/>
    <w:rsid w:val="006766ED"/>
    <w:rsid w:val="0067694B"/>
    <w:rsid w:val="00676D0D"/>
    <w:rsid w:val="00677401"/>
    <w:rsid w:val="0067765A"/>
    <w:rsid w:val="006802FF"/>
    <w:rsid w:val="00680899"/>
    <w:rsid w:val="00680976"/>
    <w:rsid w:val="0068164F"/>
    <w:rsid w:val="00681827"/>
    <w:rsid w:val="00681B88"/>
    <w:rsid w:val="00681EEE"/>
    <w:rsid w:val="006821B9"/>
    <w:rsid w:val="00682532"/>
    <w:rsid w:val="00682699"/>
    <w:rsid w:val="00682C1C"/>
    <w:rsid w:val="00682EB0"/>
    <w:rsid w:val="006832E4"/>
    <w:rsid w:val="0068335C"/>
    <w:rsid w:val="006833F7"/>
    <w:rsid w:val="00683F08"/>
    <w:rsid w:val="006844AE"/>
    <w:rsid w:val="0068468A"/>
    <w:rsid w:val="00684C3D"/>
    <w:rsid w:val="00684CBD"/>
    <w:rsid w:val="00684F37"/>
    <w:rsid w:val="00685216"/>
    <w:rsid w:val="00685458"/>
    <w:rsid w:val="00685E37"/>
    <w:rsid w:val="0068637A"/>
    <w:rsid w:val="00686780"/>
    <w:rsid w:val="00686925"/>
    <w:rsid w:val="00686AB8"/>
    <w:rsid w:val="00686B57"/>
    <w:rsid w:val="006871C4"/>
    <w:rsid w:val="006871F4"/>
    <w:rsid w:val="00687404"/>
    <w:rsid w:val="00687691"/>
    <w:rsid w:val="00687961"/>
    <w:rsid w:val="00687985"/>
    <w:rsid w:val="00687A7F"/>
    <w:rsid w:val="00687FE7"/>
    <w:rsid w:val="00690257"/>
    <w:rsid w:val="00690688"/>
    <w:rsid w:val="00690A0E"/>
    <w:rsid w:val="0069106D"/>
    <w:rsid w:val="00691D7D"/>
    <w:rsid w:val="006920C1"/>
    <w:rsid w:val="00692330"/>
    <w:rsid w:val="00692577"/>
    <w:rsid w:val="006927E7"/>
    <w:rsid w:val="00692A61"/>
    <w:rsid w:val="00692B38"/>
    <w:rsid w:val="00692BDA"/>
    <w:rsid w:val="00692F47"/>
    <w:rsid w:val="00693008"/>
    <w:rsid w:val="006931B1"/>
    <w:rsid w:val="00693E19"/>
    <w:rsid w:val="00693F0D"/>
    <w:rsid w:val="006943D6"/>
    <w:rsid w:val="006950F2"/>
    <w:rsid w:val="006955E3"/>
    <w:rsid w:val="0069561D"/>
    <w:rsid w:val="00695670"/>
    <w:rsid w:val="006957C1"/>
    <w:rsid w:val="00695A04"/>
    <w:rsid w:val="00695A49"/>
    <w:rsid w:val="00695C7D"/>
    <w:rsid w:val="00695D26"/>
    <w:rsid w:val="00695E00"/>
    <w:rsid w:val="00695E34"/>
    <w:rsid w:val="00695EC2"/>
    <w:rsid w:val="0069687A"/>
    <w:rsid w:val="006968D3"/>
    <w:rsid w:val="00696C12"/>
    <w:rsid w:val="00696E1F"/>
    <w:rsid w:val="00696E80"/>
    <w:rsid w:val="00697577"/>
    <w:rsid w:val="0069765C"/>
    <w:rsid w:val="00697B1B"/>
    <w:rsid w:val="00697D02"/>
    <w:rsid w:val="006A056D"/>
    <w:rsid w:val="006A05F6"/>
    <w:rsid w:val="006A0C67"/>
    <w:rsid w:val="006A0CF6"/>
    <w:rsid w:val="006A0DC2"/>
    <w:rsid w:val="006A0F2C"/>
    <w:rsid w:val="006A12A2"/>
    <w:rsid w:val="006A12D4"/>
    <w:rsid w:val="006A1314"/>
    <w:rsid w:val="006A19EC"/>
    <w:rsid w:val="006A1A4D"/>
    <w:rsid w:val="006A1B90"/>
    <w:rsid w:val="006A1D30"/>
    <w:rsid w:val="006A2454"/>
    <w:rsid w:val="006A2713"/>
    <w:rsid w:val="006A2DE4"/>
    <w:rsid w:val="006A30CD"/>
    <w:rsid w:val="006A3BEF"/>
    <w:rsid w:val="006A3D23"/>
    <w:rsid w:val="006A3E54"/>
    <w:rsid w:val="006A3FF8"/>
    <w:rsid w:val="006A41D6"/>
    <w:rsid w:val="006A4228"/>
    <w:rsid w:val="006A4971"/>
    <w:rsid w:val="006A4DD6"/>
    <w:rsid w:val="006A4E51"/>
    <w:rsid w:val="006A4F1A"/>
    <w:rsid w:val="006A50F0"/>
    <w:rsid w:val="006A525E"/>
    <w:rsid w:val="006A5412"/>
    <w:rsid w:val="006A566D"/>
    <w:rsid w:val="006A5DA7"/>
    <w:rsid w:val="006A616C"/>
    <w:rsid w:val="006A6292"/>
    <w:rsid w:val="006A6F7C"/>
    <w:rsid w:val="006A7054"/>
    <w:rsid w:val="006A7593"/>
    <w:rsid w:val="006A7908"/>
    <w:rsid w:val="006A7C1C"/>
    <w:rsid w:val="006B01A7"/>
    <w:rsid w:val="006B035B"/>
    <w:rsid w:val="006B057A"/>
    <w:rsid w:val="006B0C63"/>
    <w:rsid w:val="006B0CFD"/>
    <w:rsid w:val="006B1669"/>
    <w:rsid w:val="006B17B3"/>
    <w:rsid w:val="006B1BEA"/>
    <w:rsid w:val="006B1F16"/>
    <w:rsid w:val="006B2BD5"/>
    <w:rsid w:val="006B310C"/>
    <w:rsid w:val="006B3621"/>
    <w:rsid w:val="006B3764"/>
    <w:rsid w:val="006B4210"/>
    <w:rsid w:val="006B43D7"/>
    <w:rsid w:val="006B4939"/>
    <w:rsid w:val="006B51EB"/>
    <w:rsid w:val="006B52E8"/>
    <w:rsid w:val="006B5954"/>
    <w:rsid w:val="006B611D"/>
    <w:rsid w:val="006B61CC"/>
    <w:rsid w:val="006B6620"/>
    <w:rsid w:val="006B6737"/>
    <w:rsid w:val="006B7015"/>
    <w:rsid w:val="006B702F"/>
    <w:rsid w:val="006B70DA"/>
    <w:rsid w:val="006B719A"/>
    <w:rsid w:val="006B7752"/>
    <w:rsid w:val="006B77D5"/>
    <w:rsid w:val="006B7B67"/>
    <w:rsid w:val="006B7ED0"/>
    <w:rsid w:val="006C0296"/>
    <w:rsid w:val="006C02B6"/>
    <w:rsid w:val="006C02FA"/>
    <w:rsid w:val="006C0772"/>
    <w:rsid w:val="006C078A"/>
    <w:rsid w:val="006C0BF7"/>
    <w:rsid w:val="006C0C5D"/>
    <w:rsid w:val="006C0CF6"/>
    <w:rsid w:val="006C0E17"/>
    <w:rsid w:val="006C1B75"/>
    <w:rsid w:val="006C1B8A"/>
    <w:rsid w:val="006C1C16"/>
    <w:rsid w:val="006C1CB1"/>
    <w:rsid w:val="006C2139"/>
    <w:rsid w:val="006C287E"/>
    <w:rsid w:val="006C2BAB"/>
    <w:rsid w:val="006C2DB3"/>
    <w:rsid w:val="006C2FFB"/>
    <w:rsid w:val="006C316F"/>
    <w:rsid w:val="006C3718"/>
    <w:rsid w:val="006C4187"/>
    <w:rsid w:val="006C419F"/>
    <w:rsid w:val="006C42C5"/>
    <w:rsid w:val="006C47A1"/>
    <w:rsid w:val="006C4BF2"/>
    <w:rsid w:val="006C4DEE"/>
    <w:rsid w:val="006C4E5F"/>
    <w:rsid w:val="006C524F"/>
    <w:rsid w:val="006C5AC5"/>
    <w:rsid w:val="006C5C3B"/>
    <w:rsid w:val="006C5D29"/>
    <w:rsid w:val="006C5EBF"/>
    <w:rsid w:val="006C6083"/>
    <w:rsid w:val="006C6627"/>
    <w:rsid w:val="006C68E7"/>
    <w:rsid w:val="006C6905"/>
    <w:rsid w:val="006C6DCA"/>
    <w:rsid w:val="006C7669"/>
    <w:rsid w:val="006C76D8"/>
    <w:rsid w:val="006D037E"/>
    <w:rsid w:val="006D0E9C"/>
    <w:rsid w:val="006D0F4D"/>
    <w:rsid w:val="006D1338"/>
    <w:rsid w:val="006D1776"/>
    <w:rsid w:val="006D18B1"/>
    <w:rsid w:val="006D2078"/>
    <w:rsid w:val="006D2F87"/>
    <w:rsid w:val="006D3229"/>
    <w:rsid w:val="006D328A"/>
    <w:rsid w:val="006D32E5"/>
    <w:rsid w:val="006D3985"/>
    <w:rsid w:val="006D3E9A"/>
    <w:rsid w:val="006D42BE"/>
    <w:rsid w:val="006D4C5D"/>
    <w:rsid w:val="006D50DF"/>
    <w:rsid w:val="006D5BE8"/>
    <w:rsid w:val="006D5FA1"/>
    <w:rsid w:val="006D5FC0"/>
    <w:rsid w:val="006D61A0"/>
    <w:rsid w:val="006D65F0"/>
    <w:rsid w:val="006D6B23"/>
    <w:rsid w:val="006D7C92"/>
    <w:rsid w:val="006D7DD7"/>
    <w:rsid w:val="006E0658"/>
    <w:rsid w:val="006E0884"/>
    <w:rsid w:val="006E116E"/>
    <w:rsid w:val="006E1847"/>
    <w:rsid w:val="006E18DA"/>
    <w:rsid w:val="006E1929"/>
    <w:rsid w:val="006E1F64"/>
    <w:rsid w:val="006E2DF8"/>
    <w:rsid w:val="006E3925"/>
    <w:rsid w:val="006E3BE7"/>
    <w:rsid w:val="006E3D2C"/>
    <w:rsid w:val="006E42FF"/>
    <w:rsid w:val="006E4692"/>
    <w:rsid w:val="006E4865"/>
    <w:rsid w:val="006E4883"/>
    <w:rsid w:val="006E49B0"/>
    <w:rsid w:val="006E5289"/>
    <w:rsid w:val="006E52BC"/>
    <w:rsid w:val="006E577E"/>
    <w:rsid w:val="006E5B6D"/>
    <w:rsid w:val="006E5F1C"/>
    <w:rsid w:val="006E60E2"/>
    <w:rsid w:val="006E64E2"/>
    <w:rsid w:val="006E661C"/>
    <w:rsid w:val="006E6968"/>
    <w:rsid w:val="006E6DE3"/>
    <w:rsid w:val="006E750F"/>
    <w:rsid w:val="006E7786"/>
    <w:rsid w:val="006E7B9D"/>
    <w:rsid w:val="006F0BD5"/>
    <w:rsid w:val="006F0D67"/>
    <w:rsid w:val="006F0F30"/>
    <w:rsid w:val="006F10C1"/>
    <w:rsid w:val="006F1154"/>
    <w:rsid w:val="006F127C"/>
    <w:rsid w:val="006F1C46"/>
    <w:rsid w:val="006F1F21"/>
    <w:rsid w:val="006F281C"/>
    <w:rsid w:val="006F28AF"/>
    <w:rsid w:val="006F2D63"/>
    <w:rsid w:val="006F361B"/>
    <w:rsid w:val="006F3663"/>
    <w:rsid w:val="006F3818"/>
    <w:rsid w:val="006F4B66"/>
    <w:rsid w:val="006F54A9"/>
    <w:rsid w:val="006F5754"/>
    <w:rsid w:val="006F5771"/>
    <w:rsid w:val="006F5D2A"/>
    <w:rsid w:val="006F5EE0"/>
    <w:rsid w:val="006F6151"/>
    <w:rsid w:val="006F6296"/>
    <w:rsid w:val="006F64DC"/>
    <w:rsid w:val="006F65AD"/>
    <w:rsid w:val="006F66BD"/>
    <w:rsid w:val="006F6B45"/>
    <w:rsid w:val="006F73CE"/>
    <w:rsid w:val="006F76B8"/>
    <w:rsid w:val="006F7744"/>
    <w:rsid w:val="006F77F8"/>
    <w:rsid w:val="006F7E18"/>
    <w:rsid w:val="006F7F0B"/>
    <w:rsid w:val="006F7FFA"/>
    <w:rsid w:val="007002FB"/>
    <w:rsid w:val="0070043F"/>
    <w:rsid w:val="0070045C"/>
    <w:rsid w:val="00700629"/>
    <w:rsid w:val="007006F0"/>
    <w:rsid w:val="00700E66"/>
    <w:rsid w:val="007013DE"/>
    <w:rsid w:val="00701BBC"/>
    <w:rsid w:val="00702194"/>
    <w:rsid w:val="00702D82"/>
    <w:rsid w:val="00702DDF"/>
    <w:rsid w:val="00702ECD"/>
    <w:rsid w:val="00702EE7"/>
    <w:rsid w:val="007032D1"/>
    <w:rsid w:val="007035AC"/>
    <w:rsid w:val="007037BE"/>
    <w:rsid w:val="00703A51"/>
    <w:rsid w:val="00704427"/>
    <w:rsid w:val="0070481D"/>
    <w:rsid w:val="00704AE4"/>
    <w:rsid w:val="00705266"/>
    <w:rsid w:val="007054CB"/>
    <w:rsid w:val="007055B1"/>
    <w:rsid w:val="00705C99"/>
    <w:rsid w:val="00705D68"/>
    <w:rsid w:val="00706088"/>
    <w:rsid w:val="007060CB"/>
    <w:rsid w:val="007066BA"/>
    <w:rsid w:val="0070672C"/>
    <w:rsid w:val="00706919"/>
    <w:rsid w:val="00706DDE"/>
    <w:rsid w:val="007071F7"/>
    <w:rsid w:val="00707402"/>
    <w:rsid w:val="007074CF"/>
    <w:rsid w:val="007075F7"/>
    <w:rsid w:val="00707752"/>
    <w:rsid w:val="0071004F"/>
    <w:rsid w:val="007101BC"/>
    <w:rsid w:val="0071043C"/>
    <w:rsid w:val="00710BB4"/>
    <w:rsid w:val="00710CD5"/>
    <w:rsid w:val="00710E4F"/>
    <w:rsid w:val="00711123"/>
    <w:rsid w:val="007113E7"/>
    <w:rsid w:val="00711A7F"/>
    <w:rsid w:val="00711BA8"/>
    <w:rsid w:val="007125F6"/>
    <w:rsid w:val="00712921"/>
    <w:rsid w:val="007129B8"/>
    <w:rsid w:val="00712AFE"/>
    <w:rsid w:val="00712C87"/>
    <w:rsid w:val="00712C9C"/>
    <w:rsid w:val="00712FD7"/>
    <w:rsid w:val="007136E4"/>
    <w:rsid w:val="00713996"/>
    <w:rsid w:val="00713C98"/>
    <w:rsid w:val="00714213"/>
    <w:rsid w:val="0071456E"/>
    <w:rsid w:val="00714B57"/>
    <w:rsid w:val="00714B58"/>
    <w:rsid w:val="00714F4F"/>
    <w:rsid w:val="0071521C"/>
    <w:rsid w:val="007152B6"/>
    <w:rsid w:val="007156F8"/>
    <w:rsid w:val="007157D0"/>
    <w:rsid w:val="007157D3"/>
    <w:rsid w:val="00715874"/>
    <w:rsid w:val="00715EF8"/>
    <w:rsid w:val="00716399"/>
    <w:rsid w:val="00716E22"/>
    <w:rsid w:val="00716F0F"/>
    <w:rsid w:val="00717FF7"/>
    <w:rsid w:val="007200DE"/>
    <w:rsid w:val="00720821"/>
    <w:rsid w:val="0072086A"/>
    <w:rsid w:val="007208A8"/>
    <w:rsid w:val="00720ACB"/>
    <w:rsid w:val="00720E85"/>
    <w:rsid w:val="00720F94"/>
    <w:rsid w:val="00720FD0"/>
    <w:rsid w:val="00721D1C"/>
    <w:rsid w:val="00722057"/>
    <w:rsid w:val="0072215E"/>
    <w:rsid w:val="00722407"/>
    <w:rsid w:val="007229BD"/>
    <w:rsid w:val="00722BBB"/>
    <w:rsid w:val="00722D02"/>
    <w:rsid w:val="00722DEC"/>
    <w:rsid w:val="00722E15"/>
    <w:rsid w:val="00722EB0"/>
    <w:rsid w:val="00723387"/>
    <w:rsid w:val="0072372E"/>
    <w:rsid w:val="00723C65"/>
    <w:rsid w:val="0072567D"/>
    <w:rsid w:val="00725EC7"/>
    <w:rsid w:val="00726183"/>
    <w:rsid w:val="007265E5"/>
    <w:rsid w:val="00726750"/>
    <w:rsid w:val="007268C6"/>
    <w:rsid w:val="00726982"/>
    <w:rsid w:val="00726BC7"/>
    <w:rsid w:val="00726EE0"/>
    <w:rsid w:val="0072720E"/>
    <w:rsid w:val="0072721B"/>
    <w:rsid w:val="007276B1"/>
    <w:rsid w:val="007279D3"/>
    <w:rsid w:val="00727F12"/>
    <w:rsid w:val="007300FB"/>
    <w:rsid w:val="007303DC"/>
    <w:rsid w:val="00730590"/>
    <w:rsid w:val="00730640"/>
    <w:rsid w:val="0073116B"/>
    <w:rsid w:val="00731480"/>
    <w:rsid w:val="00731844"/>
    <w:rsid w:val="007318FD"/>
    <w:rsid w:val="00731D7A"/>
    <w:rsid w:val="00731E10"/>
    <w:rsid w:val="00732139"/>
    <w:rsid w:val="00732452"/>
    <w:rsid w:val="0073263A"/>
    <w:rsid w:val="007326C5"/>
    <w:rsid w:val="00732862"/>
    <w:rsid w:val="00732C0B"/>
    <w:rsid w:val="00732C9C"/>
    <w:rsid w:val="0073345C"/>
    <w:rsid w:val="00733895"/>
    <w:rsid w:val="00733C17"/>
    <w:rsid w:val="00733F09"/>
    <w:rsid w:val="0073436B"/>
    <w:rsid w:val="00734568"/>
    <w:rsid w:val="00735128"/>
    <w:rsid w:val="00735382"/>
    <w:rsid w:val="00735FEB"/>
    <w:rsid w:val="007361AC"/>
    <w:rsid w:val="007361F8"/>
    <w:rsid w:val="00736A3A"/>
    <w:rsid w:val="00736BD2"/>
    <w:rsid w:val="0073752B"/>
    <w:rsid w:val="00737636"/>
    <w:rsid w:val="00737CEB"/>
    <w:rsid w:val="00740091"/>
    <w:rsid w:val="007404DA"/>
    <w:rsid w:val="00740567"/>
    <w:rsid w:val="00740941"/>
    <w:rsid w:val="007409D0"/>
    <w:rsid w:val="00740A17"/>
    <w:rsid w:val="00740CC8"/>
    <w:rsid w:val="00740E9E"/>
    <w:rsid w:val="00741089"/>
    <w:rsid w:val="007411FF"/>
    <w:rsid w:val="00741442"/>
    <w:rsid w:val="00741454"/>
    <w:rsid w:val="00741805"/>
    <w:rsid w:val="00741848"/>
    <w:rsid w:val="00741906"/>
    <w:rsid w:val="007422D3"/>
    <w:rsid w:val="007429EC"/>
    <w:rsid w:val="00742DB8"/>
    <w:rsid w:val="00743463"/>
    <w:rsid w:val="007435FC"/>
    <w:rsid w:val="0074378B"/>
    <w:rsid w:val="00743965"/>
    <w:rsid w:val="00743DF1"/>
    <w:rsid w:val="00743E20"/>
    <w:rsid w:val="00743F57"/>
    <w:rsid w:val="0074428F"/>
    <w:rsid w:val="007449D5"/>
    <w:rsid w:val="00744EA1"/>
    <w:rsid w:val="0074517F"/>
    <w:rsid w:val="007452E5"/>
    <w:rsid w:val="00745857"/>
    <w:rsid w:val="0074644E"/>
    <w:rsid w:val="00746BD8"/>
    <w:rsid w:val="00747346"/>
    <w:rsid w:val="00747363"/>
    <w:rsid w:val="00747562"/>
    <w:rsid w:val="00747A61"/>
    <w:rsid w:val="00747E9C"/>
    <w:rsid w:val="00747F8F"/>
    <w:rsid w:val="00751042"/>
    <w:rsid w:val="007510A8"/>
    <w:rsid w:val="007512DE"/>
    <w:rsid w:val="007514A1"/>
    <w:rsid w:val="00751548"/>
    <w:rsid w:val="0075155F"/>
    <w:rsid w:val="00751DE5"/>
    <w:rsid w:val="00752029"/>
    <w:rsid w:val="00752760"/>
    <w:rsid w:val="007527BD"/>
    <w:rsid w:val="00752958"/>
    <w:rsid w:val="00752C30"/>
    <w:rsid w:val="00752CB5"/>
    <w:rsid w:val="0075307E"/>
    <w:rsid w:val="00753571"/>
    <w:rsid w:val="007535CB"/>
    <w:rsid w:val="00753CB0"/>
    <w:rsid w:val="00753CCA"/>
    <w:rsid w:val="00753D2D"/>
    <w:rsid w:val="00753F5D"/>
    <w:rsid w:val="007540B3"/>
    <w:rsid w:val="00754415"/>
    <w:rsid w:val="007545CA"/>
    <w:rsid w:val="007546E2"/>
    <w:rsid w:val="00754ADF"/>
    <w:rsid w:val="00754B60"/>
    <w:rsid w:val="00754E3F"/>
    <w:rsid w:val="007550E0"/>
    <w:rsid w:val="00755137"/>
    <w:rsid w:val="00755179"/>
    <w:rsid w:val="007557B3"/>
    <w:rsid w:val="007558C1"/>
    <w:rsid w:val="00756245"/>
    <w:rsid w:val="00756272"/>
    <w:rsid w:val="0075670C"/>
    <w:rsid w:val="00756817"/>
    <w:rsid w:val="00756AD3"/>
    <w:rsid w:val="00756BC6"/>
    <w:rsid w:val="00756DA0"/>
    <w:rsid w:val="00756E64"/>
    <w:rsid w:val="00756E72"/>
    <w:rsid w:val="007572E0"/>
    <w:rsid w:val="00757356"/>
    <w:rsid w:val="00757392"/>
    <w:rsid w:val="007574E3"/>
    <w:rsid w:val="00757863"/>
    <w:rsid w:val="00757C39"/>
    <w:rsid w:val="007603D4"/>
    <w:rsid w:val="00760631"/>
    <w:rsid w:val="00760701"/>
    <w:rsid w:val="00760796"/>
    <w:rsid w:val="00760C2A"/>
    <w:rsid w:val="00760C92"/>
    <w:rsid w:val="00760D0B"/>
    <w:rsid w:val="00760F7B"/>
    <w:rsid w:val="00761148"/>
    <w:rsid w:val="0076135D"/>
    <w:rsid w:val="007613DB"/>
    <w:rsid w:val="007617A6"/>
    <w:rsid w:val="00761883"/>
    <w:rsid w:val="00761BB1"/>
    <w:rsid w:val="00761E2F"/>
    <w:rsid w:val="0076201F"/>
    <w:rsid w:val="0076216D"/>
    <w:rsid w:val="00762470"/>
    <w:rsid w:val="00762A7F"/>
    <w:rsid w:val="00762B23"/>
    <w:rsid w:val="00762F2A"/>
    <w:rsid w:val="007630E8"/>
    <w:rsid w:val="007631CB"/>
    <w:rsid w:val="007637AF"/>
    <w:rsid w:val="00764290"/>
    <w:rsid w:val="007645BE"/>
    <w:rsid w:val="00764A53"/>
    <w:rsid w:val="00764BEE"/>
    <w:rsid w:val="00764C16"/>
    <w:rsid w:val="00764DE6"/>
    <w:rsid w:val="0076507B"/>
    <w:rsid w:val="00765418"/>
    <w:rsid w:val="007654AE"/>
    <w:rsid w:val="00765622"/>
    <w:rsid w:val="007658F6"/>
    <w:rsid w:val="007659DE"/>
    <w:rsid w:val="0076671F"/>
    <w:rsid w:val="0076721B"/>
    <w:rsid w:val="007679BF"/>
    <w:rsid w:val="00767ADB"/>
    <w:rsid w:val="00770167"/>
    <w:rsid w:val="00770750"/>
    <w:rsid w:val="00770A55"/>
    <w:rsid w:val="00770D78"/>
    <w:rsid w:val="00770DF2"/>
    <w:rsid w:val="00770DF6"/>
    <w:rsid w:val="00771097"/>
    <w:rsid w:val="0077162F"/>
    <w:rsid w:val="00771CD9"/>
    <w:rsid w:val="00771FA4"/>
    <w:rsid w:val="00772089"/>
    <w:rsid w:val="00772206"/>
    <w:rsid w:val="0077247C"/>
    <w:rsid w:val="00772D3C"/>
    <w:rsid w:val="00772FDE"/>
    <w:rsid w:val="00773036"/>
    <w:rsid w:val="00773349"/>
    <w:rsid w:val="007733F5"/>
    <w:rsid w:val="00773472"/>
    <w:rsid w:val="007738E6"/>
    <w:rsid w:val="007739E2"/>
    <w:rsid w:val="00773D9D"/>
    <w:rsid w:val="00773F58"/>
    <w:rsid w:val="0077467A"/>
    <w:rsid w:val="007746D3"/>
    <w:rsid w:val="0077495B"/>
    <w:rsid w:val="00774C98"/>
    <w:rsid w:val="00774E41"/>
    <w:rsid w:val="00774E9E"/>
    <w:rsid w:val="0077515C"/>
    <w:rsid w:val="007752C7"/>
    <w:rsid w:val="007753BC"/>
    <w:rsid w:val="007755BC"/>
    <w:rsid w:val="00775A19"/>
    <w:rsid w:val="00775BEB"/>
    <w:rsid w:val="00775E70"/>
    <w:rsid w:val="00775F5B"/>
    <w:rsid w:val="007772CE"/>
    <w:rsid w:val="0077766F"/>
    <w:rsid w:val="00777941"/>
    <w:rsid w:val="00777A33"/>
    <w:rsid w:val="00777E24"/>
    <w:rsid w:val="00777F6C"/>
    <w:rsid w:val="00780036"/>
    <w:rsid w:val="00780242"/>
    <w:rsid w:val="00780CBF"/>
    <w:rsid w:val="00781202"/>
    <w:rsid w:val="00781514"/>
    <w:rsid w:val="00781744"/>
    <w:rsid w:val="00781929"/>
    <w:rsid w:val="00781952"/>
    <w:rsid w:val="007820CA"/>
    <w:rsid w:val="00782722"/>
    <w:rsid w:val="0078273F"/>
    <w:rsid w:val="00782847"/>
    <w:rsid w:val="00782866"/>
    <w:rsid w:val="00782C7A"/>
    <w:rsid w:val="007830C4"/>
    <w:rsid w:val="00783A21"/>
    <w:rsid w:val="0078408E"/>
    <w:rsid w:val="007842B9"/>
    <w:rsid w:val="0078436C"/>
    <w:rsid w:val="00784E4D"/>
    <w:rsid w:val="00784F6B"/>
    <w:rsid w:val="007852CE"/>
    <w:rsid w:val="0078549A"/>
    <w:rsid w:val="00785949"/>
    <w:rsid w:val="00785995"/>
    <w:rsid w:val="00785AD2"/>
    <w:rsid w:val="00785D21"/>
    <w:rsid w:val="00785FBB"/>
    <w:rsid w:val="0078624F"/>
    <w:rsid w:val="00786329"/>
    <w:rsid w:val="00786419"/>
    <w:rsid w:val="00786650"/>
    <w:rsid w:val="00786BB0"/>
    <w:rsid w:val="00786C46"/>
    <w:rsid w:val="00786C48"/>
    <w:rsid w:val="00786CE8"/>
    <w:rsid w:val="00786F28"/>
    <w:rsid w:val="007870F5"/>
    <w:rsid w:val="00787453"/>
    <w:rsid w:val="00787868"/>
    <w:rsid w:val="0079003D"/>
    <w:rsid w:val="00790359"/>
    <w:rsid w:val="007903AD"/>
    <w:rsid w:val="00790822"/>
    <w:rsid w:val="00790B4C"/>
    <w:rsid w:val="007910DA"/>
    <w:rsid w:val="00791959"/>
    <w:rsid w:val="00791B27"/>
    <w:rsid w:val="007921FE"/>
    <w:rsid w:val="007926E3"/>
    <w:rsid w:val="00792822"/>
    <w:rsid w:val="007929C5"/>
    <w:rsid w:val="00792A8E"/>
    <w:rsid w:val="007939ED"/>
    <w:rsid w:val="00793C3F"/>
    <w:rsid w:val="0079425B"/>
    <w:rsid w:val="00794329"/>
    <w:rsid w:val="00794696"/>
    <w:rsid w:val="00794A02"/>
    <w:rsid w:val="00794AE3"/>
    <w:rsid w:val="00794FAB"/>
    <w:rsid w:val="0079555D"/>
    <w:rsid w:val="00795676"/>
    <w:rsid w:val="00795715"/>
    <w:rsid w:val="00795CC2"/>
    <w:rsid w:val="00795EFA"/>
    <w:rsid w:val="00796005"/>
    <w:rsid w:val="0079674F"/>
    <w:rsid w:val="00796816"/>
    <w:rsid w:val="00796DC1"/>
    <w:rsid w:val="00797351"/>
    <w:rsid w:val="00797437"/>
    <w:rsid w:val="00797579"/>
    <w:rsid w:val="00797C03"/>
    <w:rsid w:val="00797C7D"/>
    <w:rsid w:val="00797E97"/>
    <w:rsid w:val="007A0147"/>
    <w:rsid w:val="007A044B"/>
    <w:rsid w:val="007A05AB"/>
    <w:rsid w:val="007A0D5D"/>
    <w:rsid w:val="007A0ED0"/>
    <w:rsid w:val="007A1166"/>
    <w:rsid w:val="007A155A"/>
    <w:rsid w:val="007A2479"/>
    <w:rsid w:val="007A28F9"/>
    <w:rsid w:val="007A2B16"/>
    <w:rsid w:val="007A2CE6"/>
    <w:rsid w:val="007A351D"/>
    <w:rsid w:val="007A35B1"/>
    <w:rsid w:val="007A36F8"/>
    <w:rsid w:val="007A3A0B"/>
    <w:rsid w:val="007A3B81"/>
    <w:rsid w:val="007A42A4"/>
    <w:rsid w:val="007A4330"/>
    <w:rsid w:val="007A4912"/>
    <w:rsid w:val="007A4C19"/>
    <w:rsid w:val="007A4C80"/>
    <w:rsid w:val="007A55D5"/>
    <w:rsid w:val="007A57E8"/>
    <w:rsid w:val="007A6300"/>
    <w:rsid w:val="007A67A0"/>
    <w:rsid w:val="007A7013"/>
    <w:rsid w:val="007A72F0"/>
    <w:rsid w:val="007A747D"/>
    <w:rsid w:val="007A768D"/>
    <w:rsid w:val="007A79E9"/>
    <w:rsid w:val="007A7B0D"/>
    <w:rsid w:val="007A7F11"/>
    <w:rsid w:val="007B0175"/>
    <w:rsid w:val="007B02B4"/>
    <w:rsid w:val="007B0921"/>
    <w:rsid w:val="007B09F1"/>
    <w:rsid w:val="007B0B8F"/>
    <w:rsid w:val="007B15E7"/>
    <w:rsid w:val="007B15EA"/>
    <w:rsid w:val="007B1985"/>
    <w:rsid w:val="007B2070"/>
    <w:rsid w:val="007B24C6"/>
    <w:rsid w:val="007B27E2"/>
    <w:rsid w:val="007B2B2C"/>
    <w:rsid w:val="007B33B7"/>
    <w:rsid w:val="007B35B9"/>
    <w:rsid w:val="007B3899"/>
    <w:rsid w:val="007B3D6D"/>
    <w:rsid w:val="007B3E6D"/>
    <w:rsid w:val="007B3EFB"/>
    <w:rsid w:val="007B455F"/>
    <w:rsid w:val="007B472B"/>
    <w:rsid w:val="007B489D"/>
    <w:rsid w:val="007B4CBC"/>
    <w:rsid w:val="007B4F78"/>
    <w:rsid w:val="007B5434"/>
    <w:rsid w:val="007B581D"/>
    <w:rsid w:val="007B5877"/>
    <w:rsid w:val="007B5DAB"/>
    <w:rsid w:val="007B5F8C"/>
    <w:rsid w:val="007B5FEE"/>
    <w:rsid w:val="007B63C5"/>
    <w:rsid w:val="007B697C"/>
    <w:rsid w:val="007B6990"/>
    <w:rsid w:val="007B6999"/>
    <w:rsid w:val="007B6C34"/>
    <w:rsid w:val="007B6CC0"/>
    <w:rsid w:val="007B70D0"/>
    <w:rsid w:val="007B7253"/>
    <w:rsid w:val="007B73E9"/>
    <w:rsid w:val="007B7565"/>
    <w:rsid w:val="007B783C"/>
    <w:rsid w:val="007B7D8B"/>
    <w:rsid w:val="007C0494"/>
    <w:rsid w:val="007C08B0"/>
    <w:rsid w:val="007C099B"/>
    <w:rsid w:val="007C10F3"/>
    <w:rsid w:val="007C13F1"/>
    <w:rsid w:val="007C14A3"/>
    <w:rsid w:val="007C192E"/>
    <w:rsid w:val="007C1955"/>
    <w:rsid w:val="007C1D32"/>
    <w:rsid w:val="007C1E35"/>
    <w:rsid w:val="007C235B"/>
    <w:rsid w:val="007C24CB"/>
    <w:rsid w:val="007C2675"/>
    <w:rsid w:val="007C27CC"/>
    <w:rsid w:val="007C2828"/>
    <w:rsid w:val="007C29C7"/>
    <w:rsid w:val="007C2C06"/>
    <w:rsid w:val="007C2C5C"/>
    <w:rsid w:val="007C2CF9"/>
    <w:rsid w:val="007C30A7"/>
    <w:rsid w:val="007C3143"/>
    <w:rsid w:val="007C32FF"/>
    <w:rsid w:val="007C37B8"/>
    <w:rsid w:val="007C3CED"/>
    <w:rsid w:val="007C4A1F"/>
    <w:rsid w:val="007C4A86"/>
    <w:rsid w:val="007C4C10"/>
    <w:rsid w:val="007C4ED6"/>
    <w:rsid w:val="007C4FDB"/>
    <w:rsid w:val="007C5F7F"/>
    <w:rsid w:val="007C6687"/>
    <w:rsid w:val="007C6C05"/>
    <w:rsid w:val="007C6CDD"/>
    <w:rsid w:val="007C70AF"/>
    <w:rsid w:val="007C70EB"/>
    <w:rsid w:val="007C78C8"/>
    <w:rsid w:val="007D0165"/>
    <w:rsid w:val="007D04D7"/>
    <w:rsid w:val="007D071B"/>
    <w:rsid w:val="007D0AAF"/>
    <w:rsid w:val="007D0B40"/>
    <w:rsid w:val="007D116D"/>
    <w:rsid w:val="007D13DA"/>
    <w:rsid w:val="007D1D49"/>
    <w:rsid w:val="007D1E5D"/>
    <w:rsid w:val="007D1F20"/>
    <w:rsid w:val="007D2395"/>
    <w:rsid w:val="007D2518"/>
    <w:rsid w:val="007D28A8"/>
    <w:rsid w:val="007D2A83"/>
    <w:rsid w:val="007D2AA3"/>
    <w:rsid w:val="007D2E23"/>
    <w:rsid w:val="007D330E"/>
    <w:rsid w:val="007D3731"/>
    <w:rsid w:val="007D3766"/>
    <w:rsid w:val="007D4280"/>
    <w:rsid w:val="007D42F2"/>
    <w:rsid w:val="007D4CFE"/>
    <w:rsid w:val="007D515C"/>
    <w:rsid w:val="007D56AD"/>
    <w:rsid w:val="007D60F3"/>
    <w:rsid w:val="007D65B1"/>
    <w:rsid w:val="007D65E5"/>
    <w:rsid w:val="007D6905"/>
    <w:rsid w:val="007D6ABB"/>
    <w:rsid w:val="007D6BFC"/>
    <w:rsid w:val="007D6C1B"/>
    <w:rsid w:val="007D6FF0"/>
    <w:rsid w:val="007D7062"/>
    <w:rsid w:val="007D7333"/>
    <w:rsid w:val="007D7362"/>
    <w:rsid w:val="007D7583"/>
    <w:rsid w:val="007D7646"/>
    <w:rsid w:val="007D78E3"/>
    <w:rsid w:val="007D7B95"/>
    <w:rsid w:val="007D7CE5"/>
    <w:rsid w:val="007D7DCC"/>
    <w:rsid w:val="007D7F39"/>
    <w:rsid w:val="007E0527"/>
    <w:rsid w:val="007E1136"/>
    <w:rsid w:val="007E16F1"/>
    <w:rsid w:val="007E21CD"/>
    <w:rsid w:val="007E246E"/>
    <w:rsid w:val="007E260E"/>
    <w:rsid w:val="007E2BAD"/>
    <w:rsid w:val="007E2D6F"/>
    <w:rsid w:val="007E3195"/>
    <w:rsid w:val="007E31E5"/>
    <w:rsid w:val="007E36C4"/>
    <w:rsid w:val="007E38B8"/>
    <w:rsid w:val="007E3B8A"/>
    <w:rsid w:val="007E3BC9"/>
    <w:rsid w:val="007E3FE6"/>
    <w:rsid w:val="007E41E8"/>
    <w:rsid w:val="007E4642"/>
    <w:rsid w:val="007E49D2"/>
    <w:rsid w:val="007E4A25"/>
    <w:rsid w:val="007E4C5F"/>
    <w:rsid w:val="007E5B07"/>
    <w:rsid w:val="007E655B"/>
    <w:rsid w:val="007E697A"/>
    <w:rsid w:val="007E69A0"/>
    <w:rsid w:val="007E6E0F"/>
    <w:rsid w:val="007E6EA2"/>
    <w:rsid w:val="007E7070"/>
    <w:rsid w:val="007E75BB"/>
    <w:rsid w:val="007E7919"/>
    <w:rsid w:val="007E7A11"/>
    <w:rsid w:val="007E7CAD"/>
    <w:rsid w:val="007F0387"/>
    <w:rsid w:val="007F0CD5"/>
    <w:rsid w:val="007F0D9A"/>
    <w:rsid w:val="007F1104"/>
    <w:rsid w:val="007F16BA"/>
    <w:rsid w:val="007F1CC2"/>
    <w:rsid w:val="007F211B"/>
    <w:rsid w:val="007F24DF"/>
    <w:rsid w:val="007F2588"/>
    <w:rsid w:val="007F2733"/>
    <w:rsid w:val="007F2C6C"/>
    <w:rsid w:val="007F2E7E"/>
    <w:rsid w:val="007F3003"/>
    <w:rsid w:val="007F3C3D"/>
    <w:rsid w:val="007F3F6D"/>
    <w:rsid w:val="007F433D"/>
    <w:rsid w:val="007F48F0"/>
    <w:rsid w:val="007F48FA"/>
    <w:rsid w:val="007F4A87"/>
    <w:rsid w:val="007F52EC"/>
    <w:rsid w:val="007F5A43"/>
    <w:rsid w:val="007F6220"/>
    <w:rsid w:val="007F642B"/>
    <w:rsid w:val="007F643F"/>
    <w:rsid w:val="007F696D"/>
    <w:rsid w:val="007F6AA8"/>
    <w:rsid w:val="007F76F0"/>
    <w:rsid w:val="007F77E0"/>
    <w:rsid w:val="007F795D"/>
    <w:rsid w:val="007F7AC6"/>
    <w:rsid w:val="008006D9"/>
    <w:rsid w:val="008008E5"/>
    <w:rsid w:val="008009BF"/>
    <w:rsid w:val="008010F8"/>
    <w:rsid w:val="008016B1"/>
    <w:rsid w:val="008019CD"/>
    <w:rsid w:val="00801EDB"/>
    <w:rsid w:val="0080204B"/>
    <w:rsid w:val="00802095"/>
    <w:rsid w:val="00802117"/>
    <w:rsid w:val="0080245B"/>
    <w:rsid w:val="00802781"/>
    <w:rsid w:val="008027F9"/>
    <w:rsid w:val="00802CB7"/>
    <w:rsid w:val="00802DDA"/>
    <w:rsid w:val="0080333A"/>
    <w:rsid w:val="00803B6A"/>
    <w:rsid w:val="00803EF6"/>
    <w:rsid w:val="008040BB"/>
    <w:rsid w:val="008041A5"/>
    <w:rsid w:val="008044C7"/>
    <w:rsid w:val="00804587"/>
    <w:rsid w:val="00804627"/>
    <w:rsid w:val="00804C94"/>
    <w:rsid w:val="00804CC2"/>
    <w:rsid w:val="00804E5B"/>
    <w:rsid w:val="00804F2D"/>
    <w:rsid w:val="00805028"/>
    <w:rsid w:val="008050E2"/>
    <w:rsid w:val="0080524C"/>
    <w:rsid w:val="00805538"/>
    <w:rsid w:val="0080554C"/>
    <w:rsid w:val="00805796"/>
    <w:rsid w:val="008058DF"/>
    <w:rsid w:val="00805A98"/>
    <w:rsid w:val="00805CA1"/>
    <w:rsid w:val="008066A5"/>
    <w:rsid w:val="008066DF"/>
    <w:rsid w:val="00806993"/>
    <w:rsid w:val="008077D0"/>
    <w:rsid w:val="00810C94"/>
    <w:rsid w:val="0081105B"/>
    <w:rsid w:val="00811449"/>
    <w:rsid w:val="008114CD"/>
    <w:rsid w:val="008119E9"/>
    <w:rsid w:val="00812110"/>
    <w:rsid w:val="0081248A"/>
    <w:rsid w:val="00812A4D"/>
    <w:rsid w:val="00812ABB"/>
    <w:rsid w:val="00812E5A"/>
    <w:rsid w:val="00813313"/>
    <w:rsid w:val="008134CA"/>
    <w:rsid w:val="00813888"/>
    <w:rsid w:val="00813C74"/>
    <w:rsid w:val="00814285"/>
    <w:rsid w:val="00814960"/>
    <w:rsid w:val="00814DC1"/>
    <w:rsid w:val="00815142"/>
    <w:rsid w:val="008151A0"/>
    <w:rsid w:val="00815BAB"/>
    <w:rsid w:val="00816078"/>
    <w:rsid w:val="00816331"/>
    <w:rsid w:val="00816B74"/>
    <w:rsid w:val="00816C2C"/>
    <w:rsid w:val="00817E80"/>
    <w:rsid w:val="00817FC2"/>
    <w:rsid w:val="008200E2"/>
    <w:rsid w:val="00820181"/>
    <w:rsid w:val="00820270"/>
    <w:rsid w:val="008203BE"/>
    <w:rsid w:val="00820449"/>
    <w:rsid w:val="00820A09"/>
    <w:rsid w:val="00821421"/>
    <w:rsid w:val="00821601"/>
    <w:rsid w:val="008217AB"/>
    <w:rsid w:val="00822826"/>
    <w:rsid w:val="00822AF6"/>
    <w:rsid w:val="00822B32"/>
    <w:rsid w:val="00822D4F"/>
    <w:rsid w:val="00823031"/>
    <w:rsid w:val="008230AA"/>
    <w:rsid w:val="00823391"/>
    <w:rsid w:val="00823395"/>
    <w:rsid w:val="0082385E"/>
    <w:rsid w:val="00823909"/>
    <w:rsid w:val="008239A2"/>
    <w:rsid w:val="00823A2E"/>
    <w:rsid w:val="00823B73"/>
    <w:rsid w:val="00825272"/>
    <w:rsid w:val="00825957"/>
    <w:rsid w:val="00825B47"/>
    <w:rsid w:val="00825F69"/>
    <w:rsid w:val="008269FD"/>
    <w:rsid w:val="00826A67"/>
    <w:rsid w:val="00826D5E"/>
    <w:rsid w:val="0082734C"/>
    <w:rsid w:val="00827C7E"/>
    <w:rsid w:val="008302DA"/>
    <w:rsid w:val="00830417"/>
    <w:rsid w:val="00830B45"/>
    <w:rsid w:val="00830CC5"/>
    <w:rsid w:val="00830DE2"/>
    <w:rsid w:val="008310FF"/>
    <w:rsid w:val="00831175"/>
    <w:rsid w:val="008312DD"/>
    <w:rsid w:val="008318B8"/>
    <w:rsid w:val="00831BD3"/>
    <w:rsid w:val="00832056"/>
    <w:rsid w:val="008320EB"/>
    <w:rsid w:val="008327E7"/>
    <w:rsid w:val="00832928"/>
    <w:rsid w:val="0083315F"/>
    <w:rsid w:val="008333CD"/>
    <w:rsid w:val="00833541"/>
    <w:rsid w:val="008338C4"/>
    <w:rsid w:val="008343F8"/>
    <w:rsid w:val="00834A20"/>
    <w:rsid w:val="00834C9F"/>
    <w:rsid w:val="00834ED1"/>
    <w:rsid w:val="008350AB"/>
    <w:rsid w:val="008353A8"/>
    <w:rsid w:val="008363CB"/>
    <w:rsid w:val="0083648A"/>
    <w:rsid w:val="008365A7"/>
    <w:rsid w:val="00836758"/>
    <w:rsid w:val="008367A2"/>
    <w:rsid w:val="0083725E"/>
    <w:rsid w:val="00837268"/>
    <w:rsid w:val="00837531"/>
    <w:rsid w:val="008377C9"/>
    <w:rsid w:val="008378E3"/>
    <w:rsid w:val="00837E1B"/>
    <w:rsid w:val="00837FDB"/>
    <w:rsid w:val="008401EC"/>
    <w:rsid w:val="00840317"/>
    <w:rsid w:val="008407C9"/>
    <w:rsid w:val="00840B7F"/>
    <w:rsid w:val="00840E00"/>
    <w:rsid w:val="00840F7A"/>
    <w:rsid w:val="00841B7E"/>
    <w:rsid w:val="00841DDE"/>
    <w:rsid w:val="00841DFC"/>
    <w:rsid w:val="00841E2B"/>
    <w:rsid w:val="00842201"/>
    <w:rsid w:val="00842313"/>
    <w:rsid w:val="008423F4"/>
    <w:rsid w:val="00842A58"/>
    <w:rsid w:val="00842ACC"/>
    <w:rsid w:val="00842B65"/>
    <w:rsid w:val="00842DAE"/>
    <w:rsid w:val="0084390F"/>
    <w:rsid w:val="00843B42"/>
    <w:rsid w:val="00843BD9"/>
    <w:rsid w:val="00843DD0"/>
    <w:rsid w:val="00843DE7"/>
    <w:rsid w:val="00843F80"/>
    <w:rsid w:val="00843F94"/>
    <w:rsid w:val="00844299"/>
    <w:rsid w:val="008445DA"/>
    <w:rsid w:val="00844BAB"/>
    <w:rsid w:val="00844D7E"/>
    <w:rsid w:val="008451DF"/>
    <w:rsid w:val="00845342"/>
    <w:rsid w:val="008458D5"/>
    <w:rsid w:val="00846160"/>
    <w:rsid w:val="00846C04"/>
    <w:rsid w:val="00846CD8"/>
    <w:rsid w:val="00846D9D"/>
    <w:rsid w:val="00847198"/>
    <w:rsid w:val="00850645"/>
    <w:rsid w:val="00850732"/>
    <w:rsid w:val="008507CC"/>
    <w:rsid w:val="0085131A"/>
    <w:rsid w:val="008519F6"/>
    <w:rsid w:val="00851D9B"/>
    <w:rsid w:val="008520E7"/>
    <w:rsid w:val="008528EE"/>
    <w:rsid w:val="00852CDC"/>
    <w:rsid w:val="008533B4"/>
    <w:rsid w:val="008534AA"/>
    <w:rsid w:val="00853831"/>
    <w:rsid w:val="008538D1"/>
    <w:rsid w:val="00853B29"/>
    <w:rsid w:val="00853C4D"/>
    <w:rsid w:val="00854134"/>
    <w:rsid w:val="008541F2"/>
    <w:rsid w:val="008542F7"/>
    <w:rsid w:val="00854EFF"/>
    <w:rsid w:val="00855023"/>
    <w:rsid w:val="008557CD"/>
    <w:rsid w:val="00855887"/>
    <w:rsid w:val="00855A55"/>
    <w:rsid w:val="00855BA9"/>
    <w:rsid w:val="00855BE2"/>
    <w:rsid w:val="00855DC2"/>
    <w:rsid w:val="00855DFF"/>
    <w:rsid w:val="00855E10"/>
    <w:rsid w:val="00855E69"/>
    <w:rsid w:val="00856529"/>
    <w:rsid w:val="008568DA"/>
    <w:rsid w:val="00856B90"/>
    <w:rsid w:val="00856CD8"/>
    <w:rsid w:val="00857134"/>
    <w:rsid w:val="00857267"/>
    <w:rsid w:val="00857F41"/>
    <w:rsid w:val="008607A3"/>
    <w:rsid w:val="008608E3"/>
    <w:rsid w:val="00860C6A"/>
    <w:rsid w:val="00860C83"/>
    <w:rsid w:val="0086104C"/>
    <w:rsid w:val="0086120E"/>
    <w:rsid w:val="00861891"/>
    <w:rsid w:val="00861C80"/>
    <w:rsid w:val="00861F70"/>
    <w:rsid w:val="0086251E"/>
    <w:rsid w:val="00862925"/>
    <w:rsid w:val="0086309C"/>
    <w:rsid w:val="00863812"/>
    <w:rsid w:val="00863C68"/>
    <w:rsid w:val="00863D59"/>
    <w:rsid w:val="00863F44"/>
    <w:rsid w:val="008640C5"/>
    <w:rsid w:val="00864394"/>
    <w:rsid w:val="0086453A"/>
    <w:rsid w:val="008645BD"/>
    <w:rsid w:val="00864CBC"/>
    <w:rsid w:val="00864DA0"/>
    <w:rsid w:val="00866418"/>
    <w:rsid w:val="0086652B"/>
    <w:rsid w:val="00866622"/>
    <w:rsid w:val="008667B6"/>
    <w:rsid w:val="008668F6"/>
    <w:rsid w:val="00866ACD"/>
    <w:rsid w:val="008670D1"/>
    <w:rsid w:val="00867172"/>
    <w:rsid w:val="00867B0D"/>
    <w:rsid w:val="00867B89"/>
    <w:rsid w:val="00867BDA"/>
    <w:rsid w:val="00867D1A"/>
    <w:rsid w:val="00867FC8"/>
    <w:rsid w:val="008702EB"/>
    <w:rsid w:val="00870479"/>
    <w:rsid w:val="008704F0"/>
    <w:rsid w:val="00870956"/>
    <w:rsid w:val="00870C7C"/>
    <w:rsid w:val="008710B5"/>
    <w:rsid w:val="0087172F"/>
    <w:rsid w:val="008718D7"/>
    <w:rsid w:val="00871A05"/>
    <w:rsid w:val="00871A38"/>
    <w:rsid w:val="00871DCE"/>
    <w:rsid w:val="00871F3B"/>
    <w:rsid w:val="00872487"/>
    <w:rsid w:val="0087254E"/>
    <w:rsid w:val="008725D4"/>
    <w:rsid w:val="00872C1A"/>
    <w:rsid w:val="00872DCC"/>
    <w:rsid w:val="008731B8"/>
    <w:rsid w:val="00873431"/>
    <w:rsid w:val="00873650"/>
    <w:rsid w:val="0087367C"/>
    <w:rsid w:val="00873DCB"/>
    <w:rsid w:val="00873F59"/>
    <w:rsid w:val="008742D9"/>
    <w:rsid w:val="00874A40"/>
    <w:rsid w:val="00875058"/>
    <w:rsid w:val="0087510E"/>
    <w:rsid w:val="00875617"/>
    <w:rsid w:val="008757D6"/>
    <w:rsid w:val="00876272"/>
    <w:rsid w:val="008762EA"/>
    <w:rsid w:val="0087680D"/>
    <w:rsid w:val="00876AA0"/>
    <w:rsid w:val="00876AE8"/>
    <w:rsid w:val="00876B59"/>
    <w:rsid w:val="00876CBA"/>
    <w:rsid w:val="00877A8C"/>
    <w:rsid w:val="00877E99"/>
    <w:rsid w:val="00880022"/>
    <w:rsid w:val="00880371"/>
    <w:rsid w:val="00880674"/>
    <w:rsid w:val="0088079E"/>
    <w:rsid w:val="00880EAC"/>
    <w:rsid w:val="00880EB0"/>
    <w:rsid w:val="008812DD"/>
    <w:rsid w:val="008813F2"/>
    <w:rsid w:val="00881B79"/>
    <w:rsid w:val="00882288"/>
    <w:rsid w:val="00882750"/>
    <w:rsid w:val="00882A8A"/>
    <w:rsid w:val="00882B6C"/>
    <w:rsid w:val="00882BF7"/>
    <w:rsid w:val="00882C3A"/>
    <w:rsid w:val="00882CC3"/>
    <w:rsid w:val="00882D2B"/>
    <w:rsid w:val="00883077"/>
    <w:rsid w:val="0088329B"/>
    <w:rsid w:val="008834F1"/>
    <w:rsid w:val="0088376A"/>
    <w:rsid w:val="008838EB"/>
    <w:rsid w:val="008849E9"/>
    <w:rsid w:val="00885C60"/>
    <w:rsid w:val="00885F0D"/>
    <w:rsid w:val="00886313"/>
    <w:rsid w:val="00886405"/>
    <w:rsid w:val="0088652E"/>
    <w:rsid w:val="00886C4F"/>
    <w:rsid w:val="00887478"/>
    <w:rsid w:val="008876C0"/>
    <w:rsid w:val="00887E54"/>
    <w:rsid w:val="00887E89"/>
    <w:rsid w:val="00887E8B"/>
    <w:rsid w:val="00887F05"/>
    <w:rsid w:val="00887F51"/>
    <w:rsid w:val="008901AC"/>
    <w:rsid w:val="0089025E"/>
    <w:rsid w:val="0089040F"/>
    <w:rsid w:val="0089068B"/>
    <w:rsid w:val="00890B62"/>
    <w:rsid w:val="00891475"/>
    <w:rsid w:val="00891640"/>
    <w:rsid w:val="008918F3"/>
    <w:rsid w:val="00892170"/>
    <w:rsid w:val="008921E6"/>
    <w:rsid w:val="008924AE"/>
    <w:rsid w:val="008927FB"/>
    <w:rsid w:val="00892FB3"/>
    <w:rsid w:val="008930E1"/>
    <w:rsid w:val="00893293"/>
    <w:rsid w:val="0089378B"/>
    <w:rsid w:val="008938C1"/>
    <w:rsid w:val="008939C0"/>
    <w:rsid w:val="00893CD1"/>
    <w:rsid w:val="00893CF6"/>
    <w:rsid w:val="00893F60"/>
    <w:rsid w:val="0089495F"/>
    <w:rsid w:val="00894A95"/>
    <w:rsid w:val="00894BE6"/>
    <w:rsid w:val="00895140"/>
    <w:rsid w:val="00895F1B"/>
    <w:rsid w:val="00895F45"/>
    <w:rsid w:val="0089676F"/>
    <w:rsid w:val="008967BB"/>
    <w:rsid w:val="0089682D"/>
    <w:rsid w:val="00896E73"/>
    <w:rsid w:val="008974DB"/>
    <w:rsid w:val="00897657"/>
    <w:rsid w:val="00897978"/>
    <w:rsid w:val="00897CF5"/>
    <w:rsid w:val="008A007F"/>
    <w:rsid w:val="008A0849"/>
    <w:rsid w:val="008A0AA7"/>
    <w:rsid w:val="008A10B7"/>
    <w:rsid w:val="008A13CA"/>
    <w:rsid w:val="008A142A"/>
    <w:rsid w:val="008A1971"/>
    <w:rsid w:val="008A19B6"/>
    <w:rsid w:val="008A20A1"/>
    <w:rsid w:val="008A20A6"/>
    <w:rsid w:val="008A20FD"/>
    <w:rsid w:val="008A259E"/>
    <w:rsid w:val="008A286E"/>
    <w:rsid w:val="008A2B94"/>
    <w:rsid w:val="008A3117"/>
    <w:rsid w:val="008A3151"/>
    <w:rsid w:val="008A336D"/>
    <w:rsid w:val="008A383C"/>
    <w:rsid w:val="008A386D"/>
    <w:rsid w:val="008A3881"/>
    <w:rsid w:val="008A3977"/>
    <w:rsid w:val="008A3B37"/>
    <w:rsid w:val="008A3E1E"/>
    <w:rsid w:val="008A462F"/>
    <w:rsid w:val="008A4E8F"/>
    <w:rsid w:val="008A5C82"/>
    <w:rsid w:val="008A5DCA"/>
    <w:rsid w:val="008A6234"/>
    <w:rsid w:val="008A6377"/>
    <w:rsid w:val="008A65FF"/>
    <w:rsid w:val="008A671A"/>
    <w:rsid w:val="008A6B24"/>
    <w:rsid w:val="008A6B92"/>
    <w:rsid w:val="008A6FF1"/>
    <w:rsid w:val="008A72A4"/>
    <w:rsid w:val="008A7404"/>
    <w:rsid w:val="008A7918"/>
    <w:rsid w:val="008A7B41"/>
    <w:rsid w:val="008A7B8C"/>
    <w:rsid w:val="008A7FAF"/>
    <w:rsid w:val="008B0069"/>
    <w:rsid w:val="008B0473"/>
    <w:rsid w:val="008B073C"/>
    <w:rsid w:val="008B07FB"/>
    <w:rsid w:val="008B1034"/>
    <w:rsid w:val="008B15CC"/>
    <w:rsid w:val="008B1F2A"/>
    <w:rsid w:val="008B20F9"/>
    <w:rsid w:val="008B2BF4"/>
    <w:rsid w:val="008B2EC3"/>
    <w:rsid w:val="008B301A"/>
    <w:rsid w:val="008B30D5"/>
    <w:rsid w:val="008B3C64"/>
    <w:rsid w:val="008B3E0E"/>
    <w:rsid w:val="008B4880"/>
    <w:rsid w:val="008B543B"/>
    <w:rsid w:val="008B5A03"/>
    <w:rsid w:val="008B5BA1"/>
    <w:rsid w:val="008B60D5"/>
    <w:rsid w:val="008B6A1D"/>
    <w:rsid w:val="008B6D03"/>
    <w:rsid w:val="008B75A6"/>
    <w:rsid w:val="008B7A28"/>
    <w:rsid w:val="008B7AF7"/>
    <w:rsid w:val="008B7DE6"/>
    <w:rsid w:val="008B7E0A"/>
    <w:rsid w:val="008B7F2F"/>
    <w:rsid w:val="008C1327"/>
    <w:rsid w:val="008C13D2"/>
    <w:rsid w:val="008C168A"/>
    <w:rsid w:val="008C225E"/>
    <w:rsid w:val="008C22D4"/>
    <w:rsid w:val="008C23B3"/>
    <w:rsid w:val="008C2863"/>
    <w:rsid w:val="008C2BF5"/>
    <w:rsid w:val="008C2E34"/>
    <w:rsid w:val="008C33A3"/>
    <w:rsid w:val="008C352A"/>
    <w:rsid w:val="008C3586"/>
    <w:rsid w:val="008C3736"/>
    <w:rsid w:val="008C374B"/>
    <w:rsid w:val="008C399E"/>
    <w:rsid w:val="008C4043"/>
    <w:rsid w:val="008C441D"/>
    <w:rsid w:val="008C449F"/>
    <w:rsid w:val="008C5039"/>
    <w:rsid w:val="008C5356"/>
    <w:rsid w:val="008C556F"/>
    <w:rsid w:val="008C5C4A"/>
    <w:rsid w:val="008C5EBA"/>
    <w:rsid w:val="008C644E"/>
    <w:rsid w:val="008C66D0"/>
    <w:rsid w:val="008C6823"/>
    <w:rsid w:val="008C6829"/>
    <w:rsid w:val="008C6949"/>
    <w:rsid w:val="008C6AD0"/>
    <w:rsid w:val="008C6B0B"/>
    <w:rsid w:val="008C6BF7"/>
    <w:rsid w:val="008C6BF9"/>
    <w:rsid w:val="008C75F4"/>
    <w:rsid w:val="008C76AD"/>
    <w:rsid w:val="008C789D"/>
    <w:rsid w:val="008C7C81"/>
    <w:rsid w:val="008C7E59"/>
    <w:rsid w:val="008C7E66"/>
    <w:rsid w:val="008D09FA"/>
    <w:rsid w:val="008D0CA5"/>
    <w:rsid w:val="008D0DCC"/>
    <w:rsid w:val="008D1176"/>
    <w:rsid w:val="008D1983"/>
    <w:rsid w:val="008D1C1B"/>
    <w:rsid w:val="008D1CE3"/>
    <w:rsid w:val="008D203D"/>
    <w:rsid w:val="008D20C9"/>
    <w:rsid w:val="008D21EF"/>
    <w:rsid w:val="008D22BB"/>
    <w:rsid w:val="008D268F"/>
    <w:rsid w:val="008D2B79"/>
    <w:rsid w:val="008D2D6B"/>
    <w:rsid w:val="008D2ED2"/>
    <w:rsid w:val="008D31C4"/>
    <w:rsid w:val="008D32EF"/>
    <w:rsid w:val="008D41DB"/>
    <w:rsid w:val="008D45A0"/>
    <w:rsid w:val="008D4808"/>
    <w:rsid w:val="008D4894"/>
    <w:rsid w:val="008D4920"/>
    <w:rsid w:val="008D4981"/>
    <w:rsid w:val="008D52DA"/>
    <w:rsid w:val="008D55BF"/>
    <w:rsid w:val="008D57F0"/>
    <w:rsid w:val="008D58DC"/>
    <w:rsid w:val="008D5AEE"/>
    <w:rsid w:val="008D5C42"/>
    <w:rsid w:val="008D6B7E"/>
    <w:rsid w:val="008D6C4E"/>
    <w:rsid w:val="008D733D"/>
    <w:rsid w:val="008D7739"/>
    <w:rsid w:val="008D7AE3"/>
    <w:rsid w:val="008E0C05"/>
    <w:rsid w:val="008E1398"/>
    <w:rsid w:val="008E1496"/>
    <w:rsid w:val="008E18E7"/>
    <w:rsid w:val="008E2111"/>
    <w:rsid w:val="008E226A"/>
    <w:rsid w:val="008E2CB2"/>
    <w:rsid w:val="008E3101"/>
    <w:rsid w:val="008E33C6"/>
    <w:rsid w:val="008E3688"/>
    <w:rsid w:val="008E3AC8"/>
    <w:rsid w:val="008E3EEF"/>
    <w:rsid w:val="008E4E8B"/>
    <w:rsid w:val="008E5011"/>
    <w:rsid w:val="008E50EA"/>
    <w:rsid w:val="008E56D0"/>
    <w:rsid w:val="008E6129"/>
    <w:rsid w:val="008E624C"/>
    <w:rsid w:val="008E631E"/>
    <w:rsid w:val="008E6788"/>
    <w:rsid w:val="008E74AC"/>
    <w:rsid w:val="008E7768"/>
    <w:rsid w:val="008E7C68"/>
    <w:rsid w:val="008F02EF"/>
    <w:rsid w:val="008F05E6"/>
    <w:rsid w:val="008F06D8"/>
    <w:rsid w:val="008F07DE"/>
    <w:rsid w:val="008F08B0"/>
    <w:rsid w:val="008F09B0"/>
    <w:rsid w:val="008F0A12"/>
    <w:rsid w:val="008F0CFB"/>
    <w:rsid w:val="008F0D19"/>
    <w:rsid w:val="008F0E1A"/>
    <w:rsid w:val="008F1183"/>
    <w:rsid w:val="008F160B"/>
    <w:rsid w:val="008F186F"/>
    <w:rsid w:val="008F20F9"/>
    <w:rsid w:val="008F3033"/>
    <w:rsid w:val="008F32AF"/>
    <w:rsid w:val="008F3394"/>
    <w:rsid w:val="008F3593"/>
    <w:rsid w:val="008F40FB"/>
    <w:rsid w:val="008F4183"/>
    <w:rsid w:val="008F4294"/>
    <w:rsid w:val="008F4332"/>
    <w:rsid w:val="008F4E63"/>
    <w:rsid w:val="008F4F9C"/>
    <w:rsid w:val="008F5A4F"/>
    <w:rsid w:val="008F5C4F"/>
    <w:rsid w:val="008F5E8E"/>
    <w:rsid w:val="008F64E5"/>
    <w:rsid w:val="008F6808"/>
    <w:rsid w:val="008F6D9A"/>
    <w:rsid w:val="008F6DA8"/>
    <w:rsid w:val="008F6E53"/>
    <w:rsid w:val="008F710F"/>
    <w:rsid w:val="008F7126"/>
    <w:rsid w:val="008F780B"/>
    <w:rsid w:val="008F7B3F"/>
    <w:rsid w:val="0090014C"/>
    <w:rsid w:val="009009DA"/>
    <w:rsid w:val="00900AC1"/>
    <w:rsid w:val="00900F26"/>
    <w:rsid w:val="00900F36"/>
    <w:rsid w:val="00901467"/>
    <w:rsid w:val="00901989"/>
    <w:rsid w:val="00901C1F"/>
    <w:rsid w:val="00901CDE"/>
    <w:rsid w:val="009026E3"/>
    <w:rsid w:val="00902B50"/>
    <w:rsid w:val="00902E08"/>
    <w:rsid w:val="0090305C"/>
    <w:rsid w:val="009031A4"/>
    <w:rsid w:val="00903293"/>
    <w:rsid w:val="00903749"/>
    <w:rsid w:val="00903927"/>
    <w:rsid w:val="00904109"/>
    <w:rsid w:val="00904218"/>
    <w:rsid w:val="00904503"/>
    <w:rsid w:val="00904688"/>
    <w:rsid w:val="00904743"/>
    <w:rsid w:val="0090486E"/>
    <w:rsid w:val="00904AB4"/>
    <w:rsid w:val="00904D9D"/>
    <w:rsid w:val="0090506F"/>
    <w:rsid w:val="0090589D"/>
    <w:rsid w:val="00905979"/>
    <w:rsid w:val="009062F3"/>
    <w:rsid w:val="009063BC"/>
    <w:rsid w:val="009065A1"/>
    <w:rsid w:val="009065B8"/>
    <w:rsid w:val="009067A3"/>
    <w:rsid w:val="0090686E"/>
    <w:rsid w:val="009069D6"/>
    <w:rsid w:val="00906EB0"/>
    <w:rsid w:val="00906FED"/>
    <w:rsid w:val="0090724A"/>
    <w:rsid w:val="0090749D"/>
    <w:rsid w:val="009077C2"/>
    <w:rsid w:val="00907891"/>
    <w:rsid w:val="0090797A"/>
    <w:rsid w:val="00907DD0"/>
    <w:rsid w:val="00907E9B"/>
    <w:rsid w:val="00910024"/>
    <w:rsid w:val="009102C4"/>
    <w:rsid w:val="009102DB"/>
    <w:rsid w:val="00910485"/>
    <w:rsid w:val="00910646"/>
    <w:rsid w:val="009107FE"/>
    <w:rsid w:val="00910A3B"/>
    <w:rsid w:val="00910E12"/>
    <w:rsid w:val="0091106D"/>
    <w:rsid w:val="0091135F"/>
    <w:rsid w:val="00911921"/>
    <w:rsid w:val="00911978"/>
    <w:rsid w:val="00911E8B"/>
    <w:rsid w:val="00912807"/>
    <w:rsid w:val="009129BC"/>
    <w:rsid w:val="00912A42"/>
    <w:rsid w:val="00912E4B"/>
    <w:rsid w:val="009131A6"/>
    <w:rsid w:val="009133C5"/>
    <w:rsid w:val="00913606"/>
    <w:rsid w:val="009136A2"/>
    <w:rsid w:val="009137D3"/>
    <w:rsid w:val="00913C3F"/>
    <w:rsid w:val="00913E65"/>
    <w:rsid w:val="00913EFF"/>
    <w:rsid w:val="00913FDD"/>
    <w:rsid w:val="00914A04"/>
    <w:rsid w:val="00914A82"/>
    <w:rsid w:val="00914BBD"/>
    <w:rsid w:val="00914DF7"/>
    <w:rsid w:val="00914F62"/>
    <w:rsid w:val="0091552B"/>
    <w:rsid w:val="009159AA"/>
    <w:rsid w:val="0091644B"/>
    <w:rsid w:val="00916C0B"/>
    <w:rsid w:val="00916E2E"/>
    <w:rsid w:val="00916ECB"/>
    <w:rsid w:val="00916EEC"/>
    <w:rsid w:val="009171E8"/>
    <w:rsid w:val="00917631"/>
    <w:rsid w:val="00917B61"/>
    <w:rsid w:val="0092035B"/>
    <w:rsid w:val="0092072A"/>
    <w:rsid w:val="00920D80"/>
    <w:rsid w:val="00920F1E"/>
    <w:rsid w:val="0092101C"/>
    <w:rsid w:val="009216C0"/>
    <w:rsid w:val="00921B8E"/>
    <w:rsid w:val="00921F75"/>
    <w:rsid w:val="00922919"/>
    <w:rsid w:val="00922EF3"/>
    <w:rsid w:val="00923076"/>
    <w:rsid w:val="009239E8"/>
    <w:rsid w:val="00923D94"/>
    <w:rsid w:val="00925499"/>
    <w:rsid w:val="00925A79"/>
    <w:rsid w:val="00925ABA"/>
    <w:rsid w:val="00925AEA"/>
    <w:rsid w:val="00925E60"/>
    <w:rsid w:val="00925FCB"/>
    <w:rsid w:val="00926037"/>
    <w:rsid w:val="0092616A"/>
    <w:rsid w:val="00926839"/>
    <w:rsid w:val="00926881"/>
    <w:rsid w:val="00926DF9"/>
    <w:rsid w:val="00926E1E"/>
    <w:rsid w:val="0092730B"/>
    <w:rsid w:val="0092735E"/>
    <w:rsid w:val="00927567"/>
    <w:rsid w:val="009277C9"/>
    <w:rsid w:val="0092788B"/>
    <w:rsid w:val="009279A3"/>
    <w:rsid w:val="00927A75"/>
    <w:rsid w:val="00927F87"/>
    <w:rsid w:val="0093056A"/>
    <w:rsid w:val="009305A0"/>
    <w:rsid w:val="009306D4"/>
    <w:rsid w:val="00930AA8"/>
    <w:rsid w:val="009312D7"/>
    <w:rsid w:val="00931409"/>
    <w:rsid w:val="00931742"/>
    <w:rsid w:val="00932031"/>
    <w:rsid w:val="009324A5"/>
    <w:rsid w:val="00932DAF"/>
    <w:rsid w:val="00933261"/>
    <w:rsid w:val="00933C51"/>
    <w:rsid w:val="0093508D"/>
    <w:rsid w:val="009354EF"/>
    <w:rsid w:val="00935604"/>
    <w:rsid w:val="00936515"/>
    <w:rsid w:val="0093666F"/>
    <w:rsid w:val="0093698E"/>
    <w:rsid w:val="009369C4"/>
    <w:rsid w:val="00936C0C"/>
    <w:rsid w:val="0093757C"/>
    <w:rsid w:val="009376C1"/>
    <w:rsid w:val="009376E0"/>
    <w:rsid w:val="0094028A"/>
    <w:rsid w:val="00940562"/>
    <w:rsid w:val="009409CC"/>
    <w:rsid w:val="00941E31"/>
    <w:rsid w:val="00942004"/>
    <w:rsid w:val="009424A6"/>
    <w:rsid w:val="009425E2"/>
    <w:rsid w:val="009428B4"/>
    <w:rsid w:val="00942AD9"/>
    <w:rsid w:val="00942CC9"/>
    <w:rsid w:val="00943A84"/>
    <w:rsid w:val="00943F7F"/>
    <w:rsid w:val="009441F1"/>
    <w:rsid w:val="00944267"/>
    <w:rsid w:val="00944517"/>
    <w:rsid w:val="00944626"/>
    <w:rsid w:val="00944CB2"/>
    <w:rsid w:val="009454DB"/>
    <w:rsid w:val="00945531"/>
    <w:rsid w:val="00945544"/>
    <w:rsid w:val="00945A4D"/>
    <w:rsid w:val="00945AE5"/>
    <w:rsid w:val="009461CD"/>
    <w:rsid w:val="00946301"/>
    <w:rsid w:val="0094671E"/>
    <w:rsid w:val="0094688A"/>
    <w:rsid w:val="00946AC7"/>
    <w:rsid w:val="009472D9"/>
    <w:rsid w:val="00947CDD"/>
    <w:rsid w:val="00947F64"/>
    <w:rsid w:val="0095078B"/>
    <w:rsid w:val="00951157"/>
    <w:rsid w:val="00951287"/>
    <w:rsid w:val="0095222B"/>
    <w:rsid w:val="0095241E"/>
    <w:rsid w:val="0095245F"/>
    <w:rsid w:val="009528B9"/>
    <w:rsid w:val="00952F47"/>
    <w:rsid w:val="00952FEB"/>
    <w:rsid w:val="0095304E"/>
    <w:rsid w:val="009530D4"/>
    <w:rsid w:val="009532E9"/>
    <w:rsid w:val="00953319"/>
    <w:rsid w:val="009534BA"/>
    <w:rsid w:val="0095393E"/>
    <w:rsid w:val="00953BB8"/>
    <w:rsid w:val="00953C3A"/>
    <w:rsid w:val="0095450A"/>
    <w:rsid w:val="009548DB"/>
    <w:rsid w:val="00954B3C"/>
    <w:rsid w:val="00954C82"/>
    <w:rsid w:val="00954EAC"/>
    <w:rsid w:val="00955148"/>
    <w:rsid w:val="0095522F"/>
    <w:rsid w:val="009554DD"/>
    <w:rsid w:val="00955D50"/>
    <w:rsid w:val="00956401"/>
    <w:rsid w:val="00956BFD"/>
    <w:rsid w:val="00956C1C"/>
    <w:rsid w:val="00956DFA"/>
    <w:rsid w:val="0095726C"/>
    <w:rsid w:val="00957496"/>
    <w:rsid w:val="009574F3"/>
    <w:rsid w:val="009577A4"/>
    <w:rsid w:val="00957994"/>
    <w:rsid w:val="009600C5"/>
    <w:rsid w:val="00960450"/>
    <w:rsid w:val="0096045A"/>
    <w:rsid w:val="009605FB"/>
    <w:rsid w:val="0096065B"/>
    <w:rsid w:val="00960756"/>
    <w:rsid w:val="00960831"/>
    <w:rsid w:val="00960AB9"/>
    <w:rsid w:val="00960B83"/>
    <w:rsid w:val="00961FBB"/>
    <w:rsid w:val="0096220C"/>
    <w:rsid w:val="009625A9"/>
    <w:rsid w:val="00962C66"/>
    <w:rsid w:val="00963A44"/>
    <w:rsid w:val="00964063"/>
    <w:rsid w:val="009641D3"/>
    <w:rsid w:val="0096462F"/>
    <w:rsid w:val="0096491D"/>
    <w:rsid w:val="0096529D"/>
    <w:rsid w:val="009655DF"/>
    <w:rsid w:val="009657E5"/>
    <w:rsid w:val="00965962"/>
    <w:rsid w:val="00965A52"/>
    <w:rsid w:val="00966C36"/>
    <w:rsid w:val="00966C96"/>
    <w:rsid w:val="00966CDC"/>
    <w:rsid w:val="0096702F"/>
    <w:rsid w:val="0096741E"/>
    <w:rsid w:val="009678F4"/>
    <w:rsid w:val="00967C34"/>
    <w:rsid w:val="00967CF6"/>
    <w:rsid w:val="00967EF9"/>
    <w:rsid w:val="00970080"/>
    <w:rsid w:val="009706C0"/>
    <w:rsid w:val="00970C66"/>
    <w:rsid w:val="00970F7F"/>
    <w:rsid w:val="00970FE9"/>
    <w:rsid w:val="0097114E"/>
    <w:rsid w:val="009716EB"/>
    <w:rsid w:val="00971DBE"/>
    <w:rsid w:val="00972985"/>
    <w:rsid w:val="00972B78"/>
    <w:rsid w:val="00972D94"/>
    <w:rsid w:val="00972E86"/>
    <w:rsid w:val="00973783"/>
    <w:rsid w:val="009737F4"/>
    <w:rsid w:val="009738A2"/>
    <w:rsid w:val="00973991"/>
    <w:rsid w:val="00973B1D"/>
    <w:rsid w:val="00973FEF"/>
    <w:rsid w:val="009740ED"/>
    <w:rsid w:val="00974164"/>
    <w:rsid w:val="009741D9"/>
    <w:rsid w:val="0097453D"/>
    <w:rsid w:val="0097503B"/>
    <w:rsid w:val="0097536C"/>
    <w:rsid w:val="00975445"/>
    <w:rsid w:val="00975522"/>
    <w:rsid w:val="00975662"/>
    <w:rsid w:val="00975D55"/>
    <w:rsid w:val="00976210"/>
    <w:rsid w:val="009768B0"/>
    <w:rsid w:val="00976AEE"/>
    <w:rsid w:val="009772E1"/>
    <w:rsid w:val="0097747D"/>
    <w:rsid w:val="00977E96"/>
    <w:rsid w:val="00977EF5"/>
    <w:rsid w:val="009804BA"/>
    <w:rsid w:val="00980E31"/>
    <w:rsid w:val="00980F4D"/>
    <w:rsid w:val="00981010"/>
    <w:rsid w:val="00981234"/>
    <w:rsid w:val="009812E6"/>
    <w:rsid w:val="009813B5"/>
    <w:rsid w:val="0098150B"/>
    <w:rsid w:val="00981B33"/>
    <w:rsid w:val="00981CEB"/>
    <w:rsid w:val="00981D2E"/>
    <w:rsid w:val="00981EC8"/>
    <w:rsid w:val="00981F45"/>
    <w:rsid w:val="00982178"/>
    <w:rsid w:val="00982C71"/>
    <w:rsid w:val="00982D1B"/>
    <w:rsid w:val="00982FED"/>
    <w:rsid w:val="00983186"/>
    <w:rsid w:val="00983202"/>
    <w:rsid w:val="00983491"/>
    <w:rsid w:val="00983674"/>
    <w:rsid w:val="009838A9"/>
    <w:rsid w:val="00983AEF"/>
    <w:rsid w:val="00983D02"/>
    <w:rsid w:val="00983D04"/>
    <w:rsid w:val="009846B8"/>
    <w:rsid w:val="00984C91"/>
    <w:rsid w:val="009854A4"/>
    <w:rsid w:val="00985F8D"/>
    <w:rsid w:val="00985FA3"/>
    <w:rsid w:val="009862CB"/>
    <w:rsid w:val="009863FE"/>
    <w:rsid w:val="0098666D"/>
    <w:rsid w:val="009868A2"/>
    <w:rsid w:val="00986E16"/>
    <w:rsid w:val="00987198"/>
    <w:rsid w:val="009871C3"/>
    <w:rsid w:val="0098720D"/>
    <w:rsid w:val="00987308"/>
    <w:rsid w:val="00987391"/>
    <w:rsid w:val="0099004F"/>
    <w:rsid w:val="0099041D"/>
    <w:rsid w:val="0099090D"/>
    <w:rsid w:val="00990A46"/>
    <w:rsid w:val="00991385"/>
    <w:rsid w:val="0099149C"/>
    <w:rsid w:val="00991624"/>
    <w:rsid w:val="00991968"/>
    <w:rsid w:val="00991FFB"/>
    <w:rsid w:val="009920E8"/>
    <w:rsid w:val="0099225E"/>
    <w:rsid w:val="009929B1"/>
    <w:rsid w:val="009931A4"/>
    <w:rsid w:val="0099333A"/>
    <w:rsid w:val="00993963"/>
    <w:rsid w:val="00993AD1"/>
    <w:rsid w:val="00993B14"/>
    <w:rsid w:val="00993C0F"/>
    <w:rsid w:val="00993DCB"/>
    <w:rsid w:val="00993FBC"/>
    <w:rsid w:val="0099456F"/>
    <w:rsid w:val="0099473C"/>
    <w:rsid w:val="0099558B"/>
    <w:rsid w:val="00995877"/>
    <w:rsid w:val="0099661F"/>
    <w:rsid w:val="0099719E"/>
    <w:rsid w:val="0099794D"/>
    <w:rsid w:val="00997A46"/>
    <w:rsid w:val="00997E0C"/>
    <w:rsid w:val="009A0091"/>
    <w:rsid w:val="009A02FD"/>
    <w:rsid w:val="009A0564"/>
    <w:rsid w:val="009A0A82"/>
    <w:rsid w:val="009A0DD6"/>
    <w:rsid w:val="009A1781"/>
    <w:rsid w:val="009A1EF0"/>
    <w:rsid w:val="009A22C0"/>
    <w:rsid w:val="009A22D5"/>
    <w:rsid w:val="009A2AAE"/>
    <w:rsid w:val="009A2E70"/>
    <w:rsid w:val="009A2FF6"/>
    <w:rsid w:val="009A334A"/>
    <w:rsid w:val="009A337D"/>
    <w:rsid w:val="009A3432"/>
    <w:rsid w:val="009A3599"/>
    <w:rsid w:val="009A3B77"/>
    <w:rsid w:val="009A42A2"/>
    <w:rsid w:val="009A44B8"/>
    <w:rsid w:val="009A46F4"/>
    <w:rsid w:val="009A4ECB"/>
    <w:rsid w:val="009A5A01"/>
    <w:rsid w:val="009A6294"/>
    <w:rsid w:val="009A6296"/>
    <w:rsid w:val="009A63AC"/>
    <w:rsid w:val="009A6433"/>
    <w:rsid w:val="009A6560"/>
    <w:rsid w:val="009A67B0"/>
    <w:rsid w:val="009A68BE"/>
    <w:rsid w:val="009A6B5D"/>
    <w:rsid w:val="009A6BAA"/>
    <w:rsid w:val="009A6CEE"/>
    <w:rsid w:val="009A7012"/>
    <w:rsid w:val="009A71A1"/>
    <w:rsid w:val="009A7A00"/>
    <w:rsid w:val="009B00E9"/>
    <w:rsid w:val="009B08BC"/>
    <w:rsid w:val="009B0F0B"/>
    <w:rsid w:val="009B0F89"/>
    <w:rsid w:val="009B10CE"/>
    <w:rsid w:val="009B14FA"/>
    <w:rsid w:val="009B1A96"/>
    <w:rsid w:val="009B1DCB"/>
    <w:rsid w:val="009B1E16"/>
    <w:rsid w:val="009B2240"/>
    <w:rsid w:val="009B2363"/>
    <w:rsid w:val="009B264E"/>
    <w:rsid w:val="009B2674"/>
    <w:rsid w:val="009B2B03"/>
    <w:rsid w:val="009B35CC"/>
    <w:rsid w:val="009B3CF4"/>
    <w:rsid w:val="009B4004"/>
    <w:rsid w:val="009B5040"/>
    <w:rsid w:val="009B582D"/>
    <w:rsid w:val="009B5CCB"/>
    <w:rsid w:val="009B5CD2"/>
    <w:rsid w:val="009B5D2E"/>
    <w:rsid w:val="009B5D37"/>
    <w:rsid w:val="009B6408"/>
    <w:rsid w:val="009B6449"/>
    <w:rsid w:val="009B67AD"/>
    <w:rsid w:val="009B6AD7"/>
    <w:rsid w:val="009B6D3C"/>
    <w:rsid w:val="009B6ECE"/>
    <w:rsid w:val="009B708E"/>
    <w:rsid w:val="009B713F"/>
    <w:rsid w:val="009B7198"/>
    <w:rsid w:val="009B7407"/>
    <w:rsid w:val="009B7D29"/>
    <w:rsid w:val="009B7E21"/>
    <w:rsid w:val="009C0242"/>
    <w:rsid w:val="009C0659"/>
    <w:rsid w:val="009C0A93"/>
    <w:rsid w:val="009C0C2F"/>
    <w:rsid w:val="009C0CC8"/>
    <w:rsid w:val="009C0EA5"/>
    <w:rsid w:val="009C0F91"/>
    <w:rsid w:val="009C26D0"/>
    <w:rsid w:val="009C29F0"/>
    <w:rsid w:val="009C2F34"/>
    <w:rsid w:val="009C347C"/>
    <w:rsid w:val="009C3512"/>
    <w:rsid w:val="009C3856"/>
    <w:rsid w:val="009C3AB7"/>
    <w:rsid w:val="009C3CAE"/>
    <w:rsid w:val="009C3E0D"/>
    <w:rsid w:val="009C40F8"/>
    <w:rsid w:val="009C44CA"/>
    <w:rsid w:val="009C45E5"/>
    <w:rsid w:val="009C4993"/>
    <w:rsid w:val="009C5168"/>
    <w:rsid w:val="009C5814"/>
    <w:rsid w:val="009C5846"/>
    <w:rsid w:val="009C5946"/>
    <w:rsid w:val="009C5E5C"/>
    <w:rsid w:val="009C6DCD"/>
    <w:rsid w:val="009C7085"/>
    <w:rsid w:val="009C7149"/>
    <w:rsid w:val="009C75B2"/>
    <w:rsid w:val="009C75DB"/>
    <w:rsid w:val="009C7C3E"/>
    <w:rsid w:val="009C7D86"/>
    <w:rsid w:val="009C7F75"/>
    <w:rsid w:val="009D05DA"/>
    <w:rsid w:val="009D0696"/>
    <w:rsid w:val="009D06D0"/>
    <w:rsid w:val="009D1044"/>
    <w:rsid w:val="009D1455"/>
    <w:rsid w:val="009D148F"/>
    <w:rsid w:val="009D1500"/>
    <w:rsid w:val="009D2045"/>
    <w:rsid w:val="009D20CD"/>
    <w:rsid w:val="009D2679"/>
    <w:rsid w:val="009D2788"/>
    <w:rsid w:val="009D3142"/>
    <w:rsid w:val="009D36D0"/>
    <w:rsid w:val="009D3736"/>
    <w:rsid w:val="009D3C42"/>
    <w:rsid w:val="009D3D64"/>
    <w:rsid w:val="009D4309"/>
    <w:rsid w:val="009D431C"/>
    <w:rsid w:val="009D4D0D"/>
    <w:rsid w:val="009D546C"/>
    <w:rsid w:val="009D5AD4"/>
    <w:rsid w:val="009D5C90"/>
    <w:rsid w:val="009D68AC"/>
    <w:rsid w:val="009D70F1"/>
    <w:rsid w:val="009D712F"/>
    <w:rsid w:val="009D7155"/>
    <w:rsid w:val="009D77DC"/>
    <w:rsid w:val="009E07D0"/>
    <w:rsid w:val="009E095F"/>
    <w:rsid w:val="009E0A3C"/>
    <w:rsid w:val="009E0EB0"/>
    <w:rsid w:val="009E1299"/>
    <w:rsid w:val="009E1900"/>
    <w:rsid w:val="009E2725"/>
    <w:rsid w:val="009E27EE"/>
    <w:rsid w:val="009E2B6F"/>
    <w:rsid w:val="009E2CDE"/>
    <w:rsid w:val="009E30D6"/>
    <w:rsid w:val="009E360C"/>
    <w:rsid w:val="009E380E"/>
    <w:rsid w:val="009E3A34"/>
    <w:rsid w:val="009E4ACC"/>
    <w:rsid w:val="009E4BAA"/>
    <w:rsid w:val="009E4C60"/>
    <w:rsid w:val="009E4C95"/>
    <w:rsid w:val="009E4E0D"/>
    <w:rsid w:val="009E58AD"/>
    <w:rsid w:val="009E5A23"/>
    <w:rsid w:val="009E5E8B"/>
    <w:rsid w:val="009E6210"/>
    <w:rsid w:val="009E640C"/>
    <w:rsid w:val="009E6C13"/>
    <w:rsid w:val="009E706E"/>
    <w:rsid w:val="009E7294"/>
    <w:rsid w:val="009E7E40"/>
    <w:rsid w:val="009F054A"/>
    <w:rsid w:val="009F0669"/>
    <w:rsid w:val="009F0796"/>
    <w:rsid w:val="009F07DA"/>
    <w:rsid w:val="009F0A30"/>
    <w:rsid w:val="009F0AE9"/>
    <w:rsid w:val="009F0DE2"/>
    <w:rsid w:val="009F0EF2"/>
    <w:rsid w:val="009F0F8B"/>
    <w:rsid w:val="009F17CA"/>
    <w:rsid w:val="009F1E9C"/>
    <w:rsid w:val="009F1EBA"/>
    <w:rsid w:val="009F1EFB"/>
    <w:rsid w:val="009F1F5D"/>
    <w:rsid w:val="009F2452"/>
    <w:rsid w:val="009F2557"/>
    <w:rsid w:val="009F28F9"/>
    <w:rsid w:val="009F2BC1"/>
    <w:rsid w:val="009F2DFF"/>
    <w:rsid w:val="009F362D"/>
    <w:rsid w:val="009F39E0"/>
    <w:rsid w:val="009F3A96"/>
    <w:rsid w:val="009F3B3D"/>
    <w:rsid w:val="009F3DE3"/>
    <w:rsid w:val="009F3F46"/>
    <w:rsid w:val="009F497C"/>
    <w:rsid w:val="009F4AE8"/>
    <w:rsid w:val="009F4C17"/>
    <w:rsid w:val="009F503F"/>
    <w:rsid w:val="009F53FF"/>
    <w:rsid w:val="009F581D"/>
    <w:rsid w:val="009F5BFA"/>
    <w:rsid w:val="009F64CF"/>
    <w:rsid w:val="009F6A4E"/>
    <w:rsid w:val="009F6C15"/>
    <w:rsid w:val="009F6FD5"/>
    <w:rsid w:val="009F70DE"/>
    <w:rsid w:val="009F7116"/>
    <w:rsid w:val="009F7290"/>
    <w:rsid w:val="009F7501"/>
    <w:rsid w:val="009F78CB"/>
    <w:rsid w:val="009F790D"/>
    <w:rsid w:val="00A00077"/>
    <w:rsid w:val="00A00473"/>
    <w:rsid w:val="00A00AAF"/>
    <w:rsid w:val="00A00C20"/>
    <w:rsid w:val="00A01126"/>
    <w:rsid w:val="00A016AA"/>
    <w:rsid w:val="00A017EC"/>
    <w:rsid w:val="00A01AAE"/>
    <w:rsid w:val="00A01C09"/>
    <w:rsid w:val="00A01D9E"/>
    <w:rsid w:val="00A01F72"/>
    <w:rsid w:val="00A02768"/>
    <w:rsid w:val="00A02780"/>
    <w:rsid w:val="00A02C6F"/>
    <w:rsid w:val="00A02D5C"/>
    <w:rsid w:val="00A02DCF"/>
    <w:rsid w:val="00A033B5"/>
    <w:rsid w:val="00A03B48"/>
    <w:rsid w:val="00A03C53"/>
    <w:rsid w:val="00A0424C"/>
    <w:rsid w:val="00A047B8"/>
    <w:rsid w:val="00A04C0A"/>
    <w:rsid w:val="00A04F5F"/>
    <w:rsid w:val="00A051A7"/>
    <w:rsid w:val="00A055CD"/>
    <w:rsid w:val="00A05E55"/>
    <w:rsid w:val="00A0609E"/>
    <w:rsid w:val="00A064C5"/>
    <w:rsid w:val="00A06581"/>
    <w:rsid w:val="00A066A3"/>
    <w:rsid w:val="00A06894"/>
    <w:rsid w:val="00A07431"/>
    <w:rsid w:val="00A0761A"/>
    <w:rsid w:val="00A07E23"/>
    <w:rsid w:val="00A10AE3"/>
    <w:rsid w:val="00A10E5A"/>
    <w:rsid w:val="00A1115D"/>
    <w:rsid w:val="00A11172"/>
    <w:rsid w:val="00A111A1"/>
    <w:rsid w:val="00A111CB"/>
    <w:rsid w:val="00A1128C"/>
    <w:rsid w:val="00A112F4"/>
    <w:rsid w:val="00A11440"/>
    <w:rsid w:val="00A114D7"/>
    <w:rsid w:val="00A11BA0"/>
    <w:rsid w:val="00A11DD7"/>
    <w:rsid w:val="00A12615"/>
    <w:rsid w:val="00A12963"/>
    <w:rsid w:val="00A12A12"/>
    <w:rsid w:val="00A12F47"/>
    <w:rsid w:val="00A13228"/>
    <w:rsid w:val="00A138F7"/>
    <w:rsid w:val="00A13CEE"/>
    <w:rsid w:val="00A13E7E"/>
    <w:rsid w:val="00A13F93"/>
    <w:rsid w:val="00A1404F"/>
    <w:rsid w:val="00A148E2"/>
    <w:rsid w:val="00A14E3D"/>
    <w:rsid w:val="00A14F2B"/>
    <w:rsid w:val="00A150AF"/>
    <w:rsid w:val="00A15301"/>
    <w:rsid w:val="00A1577B"/>
    <w:rsid w:val="00A1580C"/>
    <w:rsid w:val="00A1581F"/>
    <w:rsid w:val="00A15B62"/>
    <w:rsid w:val="00A1600B"/>
    <w:rsid w:val="00A16846"/>
    <w:rsid w:val="00A16AB6"/>
    <w:rsid w:val="00A17111"/>
    <w:rsid w:val="00A172DB"/>
    <w:rsid w:val="00A174A2"/>
    <w:rsid w:val="00A174B9"/>
    <w:rsid w:val="00A17808"/>
    <w:rsid w:val="00A178FE"/>
    <w:rsid w:val="00A17B5D"/>
    <w:rsid w:val="00A2000A"/>
    <w:rsid w:val="00A2036B"/>
    <w:rsid w:val="00A20774"/>
    <w:rsid w:val="00A20915"/>
    <w:rsid w:val="00A20B4C"/>
    <w:rsid w:val="00A20F1F"/>
    <w:rsid w:val="00A20FEB"/>
    <w:rsid w:val="00A21122"/>
    <w:rsid w:val="00A21241"/>
    <w:rsid w:val="00A216FD"/>
    <w:rsid w:val="00A21ECC"/>
    <w:rsid w:val="00A22274"/>
    <w:rsid w:val="00A225F5"/>
    <w:rsid w:val="00A22A36"/>
    <w:rsid w:val="00A22D43"/>
    <w:rsid w:val="00A2321A"/>
    <w:rsid w:val="00A23CDA"/>
    <w:rsid w:val="00A240BE"/>
    <w:rsid w:val="00A248B1"/>
    <w:rsid w:val="00A24C17"/>
    <w:rsid w:val="00A250EC"/>
    <w:rsid w:val="00A2518C"/>
    <w:rsid w:val="00A25302"/>
    <w:rsid w:val="00A25620"/>
    <w:rsid w:val="00A2586A"/>
    <w:rsid w:val="00A25A05"/>
    <w:rsid w:val="00A25A46"/>
    <w:rsid w:val="00A26347"/>
    <w:rsid w:val="00A266F8"/>
    <w:rsid w:val="00A2690B"/>
    <w:rsid w:val="00A26B9E"/>
    <w:rsid w:val="00A3001B"/>
    <w:rsid w:val="00A3051A"/>
    <w:rsid w:val="00A30C16"/>
    <w:rsid w:val="00A30D85"/>
    <w:rsid w:val="00A30F94"/>
    <w:rsid w:val="00A31378"/>
    <w:rsid w:val="00A313E5"/>
    <w:rsid w:val="00A3178E"/>
    <w:rsid w:val="00A323F5"/>
    <w:rsid w:val="00A3248D"/>
    <w:rsid w:val="00A325B5"/>
    <w:rsid w:val="00A3267F"/>
    <w:rsid w:val="00A32D02"/>
    <w:rsid w:val="00A32D08"/>
    <w:rsid w:val="00A32D0D"/>
    <w:rsid w:val="00A32F39"/>
    <w:rsid w:val="00A33188"/>
    <w:rsid w:val="00A33362"/>
    <w:rsid w:val="00A33487"/>
    <w:rsid w:val="00A335F8"/>
    <w:rsid w:val="00A33806"/>
    <w:rsid w:val="00A33936"/>
    <w:rsid w:val="00A33990"/>
    <w:rsid w:val="00A33E14"/>
    <w:rsid w:val="00A33F8A"/>
    <w:rsid w:val="00A3476C"/>
    <w:rsid w:val="00A348B1"/>
    <w:rsid w:val="00A3490D"/>
    <w:rsid w:val="00A349A6"/>
    <w:rsid w:val="00A34C75"/>
    <w:rsid w:val="00A352E0"/>
    <w:rsid w:val="00A352E8"/>
    <w:rsid w:val="00A3573D"/>
    <w:rsid w:val="00A35845"/>
    <w:rsid w:val="00A3595F"/>
    <w:rsid w:val="00A35FC3"/>
    <w:rsid w:val="00A36A2B"/>
    <w:rsid w:val="00A36B29"/>
    <w:rsid w:val="00A36D6A"/>
    <w:rsid w:val="00A371FC"/>
    <w:rsid w:val="00A37982"/>
    <w:rsid w:val="00A37B13"/>
    <w:rsid w:val="00A37C31"/>
    <w:rsid w:val="00A37E0D"/>
    <w:rsid w:val="00A37F99"/>
    <w:rsid w:val="00A4015F"/>
    <w:rsid w:val="00A407D4"/>
    <w:rsid w:val="00A40886"/>
    <w:rsid w:val="00A40BE4"/>
    <w:rsid w:val="00A40D7D"/>
    <w:rsid w:val="00A40D83"/>
    <w:rsid w:val="00A412FC"/>
    <w:rsid w:val="00A41393"/>
    <w:rsid w:val="00A41487"/>
    <w:rsid w:val="00A41873"/>
    <w:rsid w:val="00A41C1E"/>
    <w:rsid w:val="00A41EC5"/>
    <w:rsid w:val="00A41F91"/>
    <w:rsid w:val="00A4240E"/>
    <w:rsid w:val="00A4242B"/>
    <w:rsid w:val="00A4275F"/>
    <w:rsid w:val="00A42835"/>
    <w:rsid w:val="00A42F8F"/>
    <w:rsid w:val="00A436F2"/>
    <w:rsid w:val="00A43AC0"/>
    <w:rsid w:val="00A43AF1"/>
    <w:rsid w:val="00A4437A"/>
    <w:rsid w:val="00A44D1D"/>
    <w:rsid w:val="00A44E55"/>
    <w:rsid w:val="00A4507E"/>
    <w:rsid w:val="00A45107"/>
    <w:rsid w:val="00A453B3"/>
    <w:rsid w:val="00A463B1"/>
    <w:rsid w:val="00A464FB"/>
    <w:rsid w:val="00A46E97"/>
    <w:rsid w:val="00A46FF2"/>
    <w:rsid w:val="00A47799"/>
    <w:rsid w:val="00A479F1"/>
    <w:rsid w:val="00A50147"/>
    <w:rsid w:val="00A50B13"/>
    <w:rsid w:val="00A50D72"/>
    <w:rsid w:val="00A51029"/>
    <w:rsid w:val="00A51295"/>
    <w:rsid w:val="00A5167E"/>
    <w:rsid w:val="00A51AAF"/>
    <w:rsid w:val="00A51B5F"/>
    <w:rsid w:val="00A51D3E"/>
    <w:rsid w:val="00A51D58"/>
    <w:rsid w:val="00A52304"/>
    <w:rsid w:val="00A525FB"/>
    <w:rsid w:val="00A527E6"/>
    <w:rsid w:val="00A52D62"/>
    <w:rsid w:val="00A53354"/>
    <w:rsid w:val="00A5340B"/>
    <w:rsid w:val="00A5341B"/>
    <w:rsid w:val="00A5382F"/>
    <w:rsid w:val="00A5387F"/>
    <w:rsid w:val="00A5411F"/>
    <w:rsid w:val="00A54DAC"/>
    <w:rsid w:val="00A54E34"/>
    <w:rsid w:val="00A5551A"/>
    <w:rsid w:val="00A55767"/>
    <w:rsid w:val="00A5587D"/>
    <w:rsid w:val="00A559E3"/>
    <w:rsid w:val="00A56253"/>
    <w:rsid w:val="00A57671"/>
    <w:rsid w:val="00A576B5"/>
    <w:rsid w:val="00A57C30"/>
    <w:rsid w:val="00A57DD2"/>
    <w:rsid w:val="00A600D2"/>
    <w:rsid w:val="00A601E1"/>
    <w:rsid w:val="00A6128D"/>
    <w:rsid w:val="00A61679"/>
    <w:rsid w:val="00A62134"/>
    <w:rsid w:val="00A62464"/>
    <w:rsid w:val="00A6255C"/>
    <w:rsid w:val="00A6258A"/>
    <w:rsid w:val="00A62DF9"/>
    <w:rsid w:val="00A62F37"/>
    <w:rsid w:val="00A6327F"/>
    <w:rsid w:val="00A634A4"/>
    <w:rsid w:val="00A63D46"/>
    <w:rsid w:val="00A63E9C"/>
    <w:rsid w:val="00A64691"/>
    <w:rsid w:val="00A6477D"/>
    <w:rsid w:val="00A64900"/>
    <w:rsid w:val="00A65BBB"/>
    <w:rsid w:val="00A65BDE"/>
    <w:rsid w:val="00A65E63"/>
    <w:rsid w:val="00A65EDE"/>
    <w:rsid w:val="00A660F2"/>
    <w:rsid w:val="00A66153"/>
    <w:rsid w:val="00A66771"/>
    <w:rsid w:val="00A66941"/>
    <w:rsid w:val="00A67201"/>
    <w:rsid w:val="00A6720B"/>
    <w:rsid w:val="00A6729D"/>
    <w:rsid w:val="00A673F4"/>
    <w:rsid w:val="00A71007"/>
    <w:rsid w:val="00A7129D"/>
    <w:rsid w:val="00A71C60"/>
    <w:rsid w:val="00A72117"/>
    <w:rsid w:val="00A7215A"/>
    <w:rsid w:val="00A7247E"/>
    <w:rsid w:val="00A72601"/>
    <w:rsid w:val="00A72686"/>
    <w:rsid w:val="00A72FE5"/>
    <w:rsid w:val="00A730A1"/>
    <w:rsid w:val="00A730DD"/>
    <w:rsid w:val="00A73965"/>
    <w:rsid w:val="00A73F32"/>
    <w:rsid w:val="00A741C8"/>
    <w:rsid w:val="00A74453"/>
    <w:rsid w:val="00A7463B"/>
    <w:rsid w:val="00A74854"/>
    <w:rsid w:val="00A74B48"/>
    <w:rsid w:val="00A7597B"/>
    <w:rsid w:val="00A75A40"/>
    <w:rsid w:val="00A75DB6"/>
    <w:rsid w:val="00A76454"/>
    <w:rsid w:val="00A7666C"/>
    <w:rsid w:val="00A76C0A"/>
    <w:rsid w:val="00A7709E"/>
    <w:rsid w:val="00A772F4"/>
    <w:rsid w:val="00A7792E"/>
    <w:rsid w:val="00A77990"/>
    <w:rsid w:val="00A77C3A"/>
    <w:rsid w:val="00A801E0"/>
    <w:rsid w:val="00A803A3"/>
    <w:rsid w:val="00A806A5"/>
    <w:rsid w:val="00A80892"/>
    <w:rsid w:val="00A808E9"/>
    <w:rsid w:val="00A80A06"/>
    <w:rsid w:val="00A80DFA"/>
    <w:rsid w:val="00A81404"/>
    <w:rsid w:val="00A81A3F"/>
    <w:rsid w:val="00A81AC4"/>
    <w:rsid w:val="00A822B4"/>
    <w:rsid w:val="00A827B5"/>
    <w:rsid w:val="00A829AA"/>
    <w:rsid w:val="00A832AD"/>
    <w:rsid w:val="00A83399"/>
    <w:rsid w:val="00A83F5E"/>
    <w:rsid w:val="00A84159"/>
    <w:rsid w:val="00A844BE"/>
    <w:rsid w:val="00A84908"/>
    <w:rsid w:val="00A849A2"/>
    <w:rsid w:val="00A84B95"/>
    <w:rsid w:val="00A85024"/>
    <w:rsid w:val="00A851AE"/>
    <w:rsid w:val="00A85601"/>
    <w:rsid w:val="00A856D4"/>
    <w:rsid w:val="00A8598A"/>
    <w:rsid w:val="00A85D0A"/>
    <w:rsid w:val="00A8600B"/>
    <w:rsid w:val="00A86159"/>
    <w:rsid w:val="00A86AD8"/>
    <w:rsid w:val="00A874FE"/>
    <w:rsid w:val="00A87680"/>
    <w:rsid w:val="00A879F8"/>
    <w:rsid w:val="00A87FEC"/>
    <w:rsid w:val="00A90D9E"/>
    <w:rsid w:val="00A91596"/>
    <w:rsid w:val="00A91AD1"/>
    <w:rsid w:val="00A921EF"/>
    <w:rsid w:val="00A923B5"/>
    <w:rsid w:val="00A92557"/>
    <w:rsid w:val="00A92C49"/>
    <w:rsid w:val="00A938CB"/>
    <w:rsid w:val="00A93938"/>
    <w:rsid w:val="00A93C43"/>
    <w:rsid w:val="00A93CF3"/>
    <w:rsid w:val="00A9457B"/>
    <w:rsid w:val="00A945E1"/>
    <w:rsid w:val="00A94A24"/>
    <w:rsid w:val="00A94BBB"/>
    <w:rsid w:val="00A94CB5"/>
    <w:rsid w:val="00A94D69"/>
    <w:rsid w:val="00A9537A"/>
    <w:rsid w:val="00A95CED"/>
    <w:rsid w:val="00A96F80"/>
    <w:rsid w:val="00A97027"/>
    <w:rsid w:val="00A97153"/>
    <w:rsid w:val="00A97317"/>
    <w:rsid w:val="00A97709"/>
    <w:rsid w:val="00A97CFA"/>
    <w:rsid w:val="00A97D8F"/>
    <w:rsid w:val="00AA0048"/>
    <w:rsid w:val="00AA058B"/>
    <w:rsid w:val="00AA0727"/>
    <w:rsid w:val="00AA0B28"/>
    <w:rsid w:val="00AA0E82"/>
    <w:rsid w:val="00AA0F63"/>
    <w:rsid w:val="00AA11E8"/>
    <w:rsid w:val="00AA167C"/>
    <w:rsid w:val="00AA17B1"/>
    <w:rsid w:val="00AA186D"/>
    <w:rsid w:val="00AA18A3"/>
    <w:rsid w:val="00AA18E7"/>
    <w:rsid w:val="00AA1AF8"/>
    <w:rsid w:val="00AA2204"/>
    <w:rsid w:val="00AA2620"/>
    <w:rsid w:val="00AA2A2D"/>
    <w:rsid w:val="00AA32B0"/>
    <w:rsid w:val="00AA3417"/>
    <w:rsid w:val="00AA3471"/>
    <w:rsid w:val="00AA367D"/>
    <w:rsid w:val="00AA3D17"/>
    <w:rsid w:val="00AA3E34"/>
    <w:rsid w:val="00AA4257"/>
    <w:rsid w:val="00AA4963"/>
    <w:rsid w:val="00AA49A7"/>
    <w:rsid w:val="00AA4D25"/>
    <w:rsid w:val="00AA5497"/>
    <w:rsid w:val="00AA573E"/>
    <w:rsid w:val="00AA59F8"/>
    <w:rsid w:val="00AA5AF7"/>
    <w:rsid w:val="00AA5C9F"/>
    <w:rsid w:val="00AA5ECC"/>
    <w:rsid w:val="00AA5F6E"/>
    <w:rsid w:val="00AA5F7B"/>
    <w:rsid w:val="00AA6295"/>
    <w:rsid w:val="00AA6A2A"/>
    <w:rsid w:val="00AA75AA"/>
    <w:rsid w:val="00AA7838"/>
    <w:rsid w:val="00AA7B00"/>
    <w:rsid w:val="00AA7C2D"/>
    <w:rsid w:val="00AA7C4D"/>
    <w:rsid w:val="00AA7E55"/>
    <w:rsid w:val="00AB08A1"/>
    <w:rsid w:val="00AB0B51"/>
    <w:rsid w:val="00AB0C4E"/>
    <w:rsid w:val="00AB0E28"/>
    <w:rsid w:val="00AB1013"/>
    <w:rsid w:val="00AB16AF"/>
    <w:rsid w:val="00AB1C2E"/>
    <w:rsid w:val="00AB1D36"/>
    <w:rsid w:val="00AB21C7"/>
    <w:rsid w:val="00AB238D"/>
    <w:rsid w:val="00AB23B3"/>
    <w:rsid w:val="00AB30AB"/>
    <w:rsid w:val="00AB30B4"/>
    <w:rsid w:val="00AB3159"/>
    <w:rsid w:val="00AB315F"/>
    <w:rsid w:val="00AB32B2"/>
    <w:rsid w:val="00AB3757"/>
    <w:rsid w:val="00AB49C2"/>
    <w:rsid w:val="00AB4B76"/>
    <w:rsid w:val="00AB4CF0"/>
    <w:rsid w:val="00AB4E9C"/>
    <w:rsid w:val="00AB5D5F"/>
    <w:rsid w:val="00AB5D93"/>
    <w:rsid w:val="00AB5FE7"/>
    <w:rsid w:val="00AB6627"/>
    <w:rsid w:val="00AB69D7"/>
    <w:rsid w:val="00AB6CC2"/>
    <w:rsid w:val="00AB75AC"/>
    <w:rsid w:val="00AB768D"/>
    <w:rsid w:val="00AB7B9A"/>
    <w:rsid w:val="00AB7C02"/>
    <w:rsid w:val="00AB7CC3"/>
    <w:rsid w:val="00AB7D63"/>
    <w:rsid w:val="00AC000C"/>
    <w:rsid w:val="00AC04F2"/>
    <w:rsid w:val="00AC07E6"/>
    <w:rsid w:val="00AC0843"/>
    <w:rsid w:val="00AC0882"/>
    <w:rsid w:val="00AC0EC1"/>
    <w:rsid w:val="00AC1372"/>
    <w:rsid w:val="00AC13BA"/>
    <w:rsid w:val="00AC14FD"/>
    <w:rsid w:val="00AC1985"/>
    <w:rsid w:val="00AC19DC"/>
    <w:rsid w:val="00AC2A53"/>
    <w:rsid w:val="00AC2E7F"/>
    <w:rsid w:val="00AC3079"/>
    <w:rsid w:val="00AC363E"/>
    <w:rsid w:val="00AC39A2"/>
    <w:rsid w:val="00AC3DDF"/>
    <w:rsid w:val="00AC4837"/>
    <w:rsid w:val="00AC4BC0"/>
    <w:rsid w:val="00AC4DCA"/>
    <w:rsid w:val="00AC5727"/>
    <w:rsid w:val="00AC5832"/>
    <w:rsid w:val="00AC5869"/>
    <w:rsid w:val="00AC593D"/>
    <w:rsid w:val="00AC6163"/>
    <w:rsid w:val="00AC63D8"/>
    <w:rsid w:val="00AC651F"/>
    <w:rsid w:val="00AC6914"/>
    <w:rsid w:val="00AC69DF"/>
    <w:rsid w:val="00AC6D89"/>
    <w:rsid w:val="00AC7089"/>
    <w:rsid w:val="00AC718C"/>
    <w:rsid w:val="00AC74CE"/>
    <w:rsid w:val="00AD0569"/>
    <w:rsid w:val="00AD06CF"/>
    <w:rsid w:val="00AD0B75"/>
    <w:rsid w:val="00AD142F"/>
    <w:rsid w:val="00AD1AAF"/>
    <w:rsid w:val="00AD1C73"/>
    <w:rsid w:val="00AD1FE9"/>
    <w:rsid w:val="00AD2527"/>
    <w:rsid w:val="00AD25CE"/>
    <w:rsid w:val="00AD2741"/>
    <w:rsid w:val="00AD2899"/>
    <w:rsid w:val="00AD28D7"/>
    <w:rsid w:val="00AD2CF1"/>
    <w:rsid w:val="00AD3301"/>
    <w:rsid w:val="00AD3566"/>
    <w:rsid w:val="00AD3600"/>
    <w:rsid w:val="00AD3AC6"/>
    <w:rsid w:val="00AD3B49"/>
    <w:rsid w:val="00AD3DC8"/>
    <w:rsid w:val="00AD4256"/>
    <w:rsid w:val="00AD448A"/>
    <w:rsid w:val="00AD4570"/>
    <w:rsid w:val="00AD474C"/>
    <w:rsid w:val="00AD49AE"/>
    <w:rsid w:val="00AD4A92"/>
    <w:rsid w:val="00AD51B4"/>
    <w:rsid w:val="00AD5586"/>
    <w:rsid w:val="00AD5871"/>
    <w:rsid w:val="00AD5D31"/>
    <w:rsid w:val="00AD5DEB"/>
    <w:rsid w:val="00AD5E71"/>
    <w:rsid w:val="00AD60CF"/>
    <w:rsid w:val="00AD6A8D"/>
    <w:rsid w:val="00AD6CE8"/>
    <w:rsid w:val="00AD7890"/>
    <w:rsid w:val="00AD7C91"/>
    <w:rsid w:val="00AD7D5F"/>
    <w:rsid w:val="00AD7E24"/>
    <w:rsid w:val="00AD7FF4"/>
    <w:rsid w:val="00AE002A"/>
    <w:rsid w:val="00AE0435"/>
    <w:rsid w:val="00AE0689"/>
    <w:rsid w:val="00AE075B"/>
    <w:rsid w:val="00AE0C50"/>
    <w:rsid w:val="00AE0E27"/>
    <w:rsid w:val="00AE1BDF"/>
    <w:rsid w:val="00AE1E8D"/>
    <w:rsid w:val="00AE2178"/>
    <w:rsid w:val="00AE22B7"/>
    <w:rsid w:val="00AE261D"/>
    <w:rsid w:val="00AE26B4"/>
    <w:rsid w:val="00AE32C0"/>
    <w:rsid w:val="00AE34D1"/>
    <w:rsid w:val="00AE3AAE"/>
    <w:rsid w:val="00AE3BC0"/>
    <w:rsid w:val="00AE3C70"/>
    <w:rsid w:val="00AE3DF3"/>
    <w:rsid w:val="00AE453F"/>
    <w:rsid w:val="00AE4557"/>
    <w:rsid w:val="00AE4894"/>
    <w:rsid w:val="00AE4A20"/>
    <w:rsid w:val="00AE4C97"/>
    <w:rsid w:val="00AE528D"/>
    <w:rsid w:val="00AE54BA"/>
    <w:rsid w:val="00AE58CC"/>
    <w:rsid w:val="00AE5FDD"/>
    <w:rsid w:val="00AE60F5"/>
    <w:rsid w:val="00AE6B37"/>
    <w:rsid w:val="00AE7249"/>
    <w:rsid w:val="00AE7ED5"/>
    <w:rsid w:val="00AF0B1C"/>
    <w:rsid w:val="00AF1286"/>
    <w:rsid w:val="00AF15F9"/>
    <w:rsid w:val="00AF1CD9"/>
    <w:rsid w:val="00AF21A5"/>
    <w:rsid w:val="00AF29BF"/>
    <w:rsid w:val="00AF2A78"/>
    <w:rsid w:val="00AF2C8F"/>
    <w:rsid w:val="00AF2DCB"/>
    <w:rsid w:val="00AF3727"/>
    <w:rsid w:val="00AF380B"/>
    <w:rsid w:val="00AF38E2"/>
    <w:rsid w:val="00AF3907"/>
    <w:rsid w:val="00AF3DD8"/>
    <w:rsid w:val="00AF3FAE"/>
    <w:rsid w:val="00AF3FF0"/>
    <w:rsid w:val="00AF48B5"/>
    <w:rsid w:val="00AF4A22"/>
    <w:rsid w:val="00AF4A3A"/>
    <w:rsid w:val="00AF4C5E"/>
    <w:rsid w:val="00AF4CDC"/>
    <w:rsid w:val="00AF50DE"/>
    <w:rsid w:val="00AF511D"/>
    <w:rsid w:val="00AF5364"/>
    <w:rsid w:val="00AF5BD4"/>
    <w:rsid w:val="00AF5D89"/>
    <w:rsid w:val="00AF5E81"/>
    <w:rsid w:val="00AF645E"/>
    <w:rsid w:val="00AF6A5A"/>
    <w:rsid w:val="00AF6CE4"/>
    <w:rsid w:val="00AF6F0C"/>
    <w:rsid w:val="00AF6F25"/>
    <w:rsid w:val="00AF7374"/>
    <w:rsid w:val="00AF77C4"/>
    <w:rsid w:val="00AF7DC0"/>
    <w:rsid w:val="00B00022"/>
    <w:rsid w:val="00B0004D"/>
    <w:rsid w:val="00B0074B"/>
    <w:rsid w:val="00B0087A"/>
    <w:rsid w:val="00B009DE"/>
    <w:rsid w:val="00B00BCA"/>
    <w:rsid w:val="00B00BF0"/>
    <w:rsid w:val="00B01658"/>
    <w:rsid w:val="00B01952"/>
    <w:rsid w:val="00B01B11"/>
    <w:rsid w:val="00B01C03"/>
    <w:rsid w:val="00B02335"/>
    <w:rsid w:val="00B02532"/>
    <w:rsid w:val="00B02774"/>
    <w:rsid w:val="00B02787"/>
    <w:rsid w:val="00B02A7F"/>
    <w:rsid w:val="00B02AC4"/>
    <w:rsid w:val="00B02CBD"/>
    <w:rsid w:val="00B02EBE"/>
    <w:rsid w:val="00B03029"/>
    <w:rsid w:val="00B032FE"/>
    <w:rsid w:val="00B03308"/>
    <w:rsid w:val="00B040E8"/>
    <w:rsid w:val="00B04477"/>
    <w:rsid w:val="00B049FB"/>
    <w:rsid w:val="00B04A86"/>
    <w:rsid w:val="00B05048"/>
    <w:rsid w:val="00B05D34"/>
    <w:rsid w:val="00B0693B"/>
    <w:rsid w:val="00B069F9"/>
    <w:rsid w:val="00B073D8"/>
    <w:rsid w:val="00B079DB"/>
    <w:rsid w:val="00B07EE8"/>
    <w:rsid w:val="00B1024E"/>
    <w:rsid w:val="00B10326"/>
    <w:rsid w:val="00B10DC6"/>
    <w:rsid w:val="00B112B7"/>
    <w:rsid w:val="00B11479"/>
    <w:rsid w:val="00B116D8"/>
    <w:rsid w:val="00B11A88"/>
    <w:rsid w:val="00B11ADD"/>
    <w:rsid w:val="00B11B98"/>
    <w:rsid w:val="00B12133"/>
    <w:rsid w:val="00B12240"/>
    <w:rsid w:val="00B12471"/>
    <w:rsid w:val="00B12590"/>
    <w:rsid w:val="00B12BAE"/>
    <w:rsid w:val="00B12F37"/>
    <w:rsid w:val="00B132F7"/>
    <w:rsid w:val="00B13956"/>
    <w:rsid w:val="00B1455A"/>
    <w:rsid w:val="00B14636"/>
    <w:rsid w:val="00B1492E"/>
    <w:rsid w:val="00B14BB6"/>
    <w:rsid w:val="00B14D8C"/>
    <w:rsid w:val="00B14E38"/>
    <w:rsid w:val="00B14F87"/>
    <w:rsid w:val="00B14FB0"/>
    <w:rsid w:val="00B151F3"/>
    <w:rsid w:val="00B15219"/>
    <w:rsid w:val="00B158E0"/>
    <w:rsid w:val="00B15C81"/>
    <w:rsid w:val="00B15E5A"/>
    <w:rsid w:val="00B16235"/>
    <w:rsid w:val="00B162AC"/>
    <w:rsid w:val="00B16524"/>
    <w:rsid w:val="00B16A41"/>
    <w:rsid w:val="00B16E67"/>
    <w:rsid w:val="00B17227"/>
    <w:rsid w:val="00B17464"/>
    <w:rsid w:val="00B174A3"/>
    <w:rsid w:val="00B17BD6"/>
    <w:rsid w:val="00B2042A"/>
    <w:rsid w:val="00B20CCE"/>
    <w:rsid w:val="00B20EA3"/>
    <w:rsid w:val="00B21A5B"/>
    <w:rsid w:val="00B22139"/>
    <w:rsid w:val="00B22B05"/>
    <w:rsid w:val="00B23522"/>
    <w:rsid w:val="00B2364C"/>
    <w:rsid w:val="00B237EE"/>
    <w:rsid w:val="00B23A21"/>
    <w:rsid w:val="00B242A1"/>
    <w:rsid w:val="00B243E5"/>
    <w:rsid w:val="00B24884"/>
    <w:rsid w:val="00B25334"/>
    <w:rsid w:val="00B257B4"/>
    <w:rsid w:val="00B26105"/>
    <w:rsid w:val="00B26159"/>
    <w:rsid w:val="00B26289"/>
    <w:rsid w:val="00B2674E"/>
    <w:rsid w:val="00B26C48"/>
    <w:rsid w:val="00B27009"/>
    <w:rsid w:val="00B27106"/>
    <w:rsid w:val="00B27309"/>
    <w:rsid w:val="00B27317"/>
    <w:rsid w:val="00B2744C"/>
    <w:rsid w:val="00B274E8"/>
    <w:rsid w:val="00B2757F"/>
    <w:rsid w:val="00B277C4"/>
    <w:rsid w:val="00B27B79"/>
    <w:rsid w:val="00B27D94"/>
    <w:rsid w:val="00B30063"/>
    <w:rsid w:val="00B302E0"/>
    <w:rsid w:val="00B302F1"/>
    <w:rsid w:val="00B3046C"/>
    <w:rsid w:val="00B3046F"/>
    <w:rsid w:val="00B30CFE"/>
    <w:rsid w:val="00B30DCD"/>
    <w:rsid w:val="00B3111F"/>
    <w:rsid w:val="00B31314"/>
    <w:rsid w:val="00B3173D"/>
    <w:rsid w:val="00B31F8C"/>
    <w:rsid w:val="00B3238E"/>
    <w:rsid w:val="00B3324F"/>
    <w:rsid w:val="00B33271"/>
    <w:rsid w:val="00B341C0"/>
    <w:rsid w:val="00B3436C"/>
    <w:rsid w:val="00B34801"/>
    <w:rsid w:val="00B34C1F"/>
    <w:rsid w:val="00B34D3A"/>
    <w:rsid w:val="00B35518"/>
    <w:rsid w:val="00B35A3B"/>
    <w:rsid w:val="00B35F31"/>
    <w:rsid w:val="00B361AA"/>
    <w:rsid w:val="00B36405"/>
    <w:rsid w:val="00B3683A"/>
    <w:rsid w:val="00B36C80"/>
    <w:rsid w:val="00B36CDC"/>
    <w:rsid w:val="00B36ECF"/>
    <w:rsid w:val="00B37014"/>
    <w:rsid w:val="00B37A04"/>
    <w:rsid w:val="00B37CA5"/>
    <w:rsid w:val="00B37ECE"/>
    <w:rsid w:val="00B4016A"/>
    <w:rsid w:val="00B406CF"/>
    <w:rsid w:val="00B409DF"/>
    <w:rsid w:val="00B4113B"/>
    <w:rsid w:val="00B4136C"/>
    <w:rsid w:val="00B413FC"/>
    <w:rsid w:val="00B41994"/>
    <w:rsid w:val="00B41B88"/>
    <w:rsid w:val="00B423D8"/>
    <w:rsid w:val="00B426EA"/>
    <w:rsid w:val="00B43063"/>
    <w:rsid w:val="00B43081"/>
    <w:rsid w:val="00B43356"/>
    <w:rsid w:val="00B433DA"/>
    <w:rsid w:val="00B43D71"/>
    <w:rsid w:val="00B44E4E"/>
    <w:rsid w:val="00B45106"/>
    <w:rsid w:val="00B45510"/>
    <w:rsid w:val="00B45B3D"/>
    <w:rsid w:val="00B45C1B"/>
    <w:rsid w:val="00B45E8D"/>
    <w:rsid w:val="00B45EE7"/>
    <w:rsid w:val="00B4607E"/>
    <w:rsid w:val="00B4644D"/>
    <w:rsid w:val="00B46B8F"/>
    <w:rsid w:val="00B47230"/>
    <w:rsid w:val="00B47338"/>
    <w:rsid w:val="00B4752A"/>
    <w:rsid w:val="00B4786B"/>
    <w:rsid w:val="00B47F98"/>
    <w:rsid w:val="00B50144"/>
    <w:rsid w:val="00B502BD"/>
    <w:rsid w:val="00B503D8"/>
    <w:rsid w:val="00B5042B"/>
    <w:rsid w:val="00B5068A"/>
    <w:rsid w:val="00B50BEE"/>
    <w:rsid w:val="00B50FEB"/>
    <w:rsid w:val="00B518D2"/>
    <w:rsid w:val="00B526B7"/>
    <w:rsid w:val="00B52786"/>
    <w:rsid w:val="00B52E80"/>
    <w:rsid w:val="00B52EDA"/>
    <w:rsid w:val="00B53218"/>
    <w:rsid w:val="00B53DB6"/>
    <w:rsid w:val="00B55130"/>
    <w:rsid w:val="00B55378"/>
    <w:rsid w:val="00B558AA"/>
    <w:rsid w:val="00B55B7F"/>
    <w:rsid w:val="00B55CF8"/>
    <w:rsid w:val="00B5608B"/>
    <w:rsid w:val="00B56286"/>
    <w:rsid w:val="00B56417"/>
    <w:rsid w:val="00B569F4"/>
    <w:rsid w:val="00B571B8"/>
    <w:rsid w:val="00B5757F"/>
    <w:rsid w:val="00B57780"/>
    <w:rsid w:val="00B60171"/>
    <w:rsid w:val="00B60201"/>
    <w:rsid w:val="00B602F4"/>
    <w:rsid w:val="00B60486"/>
    <w:rsid w:val="00B6091E"/>
    <w:rsid w:val="00B60E1C"/>
    <w:rsid w:val="00B612C4"/>
    <w:rsid w:val="00B61DC4"/>
    <w:rsid w:val="00B61FE0"/>
    <w:rsid w:val="00B6203B"/>
    <w:rsid w:val="00B621EF"/>
    <w:rsid w:val="00B628ED"/>
    <w:rsid w:val="00B62C9F"/>
    <w:rsid w:val="00B62CC1"/>
    <w:rsid w:val="00B636B3"/>
    <w:rsid w:val="00B63719"/>
    <w:rsid w:val="00B63753"/>
    <w:rsid w:val="00B63907"/>
    <w:rsid w:val="00B63D9A"/>
    <w:rsid w:val="00B644E4"/>
    <w:rsid w:val="00B64C59"/>
    <w:rsid w:val="00B6524A"/>
    <w:rsid w:val="00B65685"/>
    <w:rsid w:val="00B657E0"/>
    <w:rsid w:val="00B65F53"/>
    <w:rsid w:val="00B664AD"/>
    <w:rsid w:val="00B664FB"/>
    <w:rsid w:val="00B668F2"/>
    <w:rsid w:val="00B672C8"/>
    <w:rsid w:val="00B6756D"/>
    <w:rsid w:val="00B677BC"/>
    <w:rsid w:val="00B679F3"/>
    <w:rsid w:val="00B67FE1"/>
    <w:rsid w:val="00B702FA"/>
    <w:rsid w:val="00B704E4"/>
    <w:rsid w:val="00B70BE6"/>
    <w:rsid w:val="00B70E1C"/>
    <w:rsid w:val="00B71260"/>
    <w:rsid w:val="00B716AD"/>
    <w:rsid w:val="00B718E1"/>
    <w:rsid w:val="00B7201D"/>
    <w:rsid w:val="00B7284B"/>
    <w:rsid w:val="00B72A89"/>
    <w:rsid w:val="00B72B29"/>
    <w:rsid w:val="00B72CBF"/>
    <w:rsid w:val="00B731DE"/>
    <w:rsid w:val="00B73CBE"/>
    <w:rsid w:val="00B73E6A"/>
    <w:rsid w:val="00B743FF"/>
    <w:rsid w:val="00B744A7"/>
    <w:rsid w:val="00B744DF"/>
    <w:rsid w:val="00B7466A"/>
    <w:rsid w:val="00B7495B"/>
    <w:rsid w:val="00B75388"/>
    <w:rsid w:val="00B75A91"/>
    <w:rsid w:val="00B75E3F"/>
    <w:rsid w:val="00B76130"/>
    <w:rsid w:val="00B764EB"/>
    <w:rsid w:val="00B765FF"/>
    <w:rsid w:val="00B7695E"/>
    <w:rsid w:val="00B77404"/>
    <w:rsid w:val="00B77600"/>
    <w:rsid w:val="00B776E4"/>
    <w:rsid w:val="00B77ED0"/>
    <w:rsid w:val="00B80082"/>
    <w:rsid w:val="00B80294"/>
    <w:rsid w:val="00B80648"/>
    <w:rsid w:val="00B8089A"/>
    <w:rsid w:val="00B8090C"/>
    <w:rsid w:val="00B80A31"/>
    <w:rsid w:val="00B80DA2"/>
    <w:rsid w:val="00B81151"/>
    <w:rsid w:val="00B811BF"/>
    <w:rsid w:val="00B8146A"/>
    <w:rsid w:val="00B81900"/>
    <w:rsid w:val="00B81B17"/>
    <w:rsid w:val="00B82364"/>
    <w:rsid w:val="00B826C8"/>
    <w:rsid w:val="00B827FA"/>
    <w:rsid w:val="00B82D71"/>
    <w:rsid w:val="00B83422"/>
    <w:rsid w:val="00B83441"/>
    <w:rsid w:val="00B839AA"/>
    <w:rsid w:val="00B83BA1"/>
    <w:rsid w:val="00B84400"/>
    <w:rsid w:val="00B84C08"/>
    <w:rsid w:val="00B84EDB"/>
    <w:rsid w:val="00B85635"/>
    <w:rsid w:val="00B856CB"/>
    <w:rsid w:val="00B856FD"/>
    <w:rsid w:val="00B85714"/>
    <w:rsid w:val="00B85888"/>
    <w:rsid w:val="00B859D7"/>
    <w:rsid w:val="00B85DFF"/>
    <w:rsid w:val="00B85EAA"/>
    <w:rsid w:val="00B85F34"/>
    <w:rsid w:val="00B86523"/>
    <w:rsid w:val="00B86537"/>
    <w:rsid w:val="00B86E63"/>
    <w:rsid w:val="00B86F21"/>
    <w:rsid w:val="00B87194"/>
    <w:rsid w:val="00B87911"/>
    <w:rsid w:val="00B87D68"/>
    <w:rsid w:val="00B87EF6"/>
    <w:rsid w:val="00B90146"/>
    <w:rsid w:val="00B90555"/>
    <w:rsid w:val="00B9069C"/>
    <w:rsid w:val="00B907C4"/>
    <w:rsid w:val="00B90A5F"/>
    <w:rsid w:val="00B90B41"/>
    <w:rsid w:val="00B91359"/>
    <w:rsid w:val="00B913DE"/>
    <w:rsid w:val="00B914A4"/>
    <w:rsid w:val="00B91866"/>
    <w:rsid w:val="00B91A36"/>
    <w:rsid w:val="00B91E5D"/>
    <w:rsid w:val="00B921E9"/>
    <w:rsid w:val="00B926AE"/>
    <w:rsid w:val="00B93531"/>
    <w:rsid w:val="00B93682"/>
    <w:rsid w:val="00B936E9"/>
    <w:rsid w:val="00B93724"/>
    <w:rsid w:val="00B93AA1"/>
    <w:rsid w:val="00B93C7F"/>
    <w:rsid w:val="00B9433D"/>
    <w:rsid w:val="00B94562"/>
    <w:rsid w:val="00B94AEC"/>
    <w:rsid w:val="00B94CC0"/>
    <w:rsid w:val="00B94E51"/>
    <w:rsid w:val="00B95745"/>
    <w:rsid w:val="00B95B01"/>
    <w:rsid w:val="00B95D89"/>
    <w:rsid w:val="00B95F3E"/>
    <w:rsid w:val="00B96047"/>
    <w:rsid w:val="00B96206"/>
    <w:rsid w:val="00B96751"/>
    <w:rsid w:val="00B96B5D"/>
    <w:rsid w:val="00B96C18"/>
    <w:rsid w:val="00B96D39"/>
    <w:rsid w:val="00B9747C"/>
    <w:rsid w:val="00BA0305"/>
    <w:rsid w:val="00BA08C9"/>
    <w:rsid w:val="00BA0957"/>
    <w:rsid w:val="00BA12EF"/>
    <w:rsid w:val="00BA1488"/>
    <w:rsid w:val="00BA20B7"/>
    <w:rsid w:val="00BA20E6"/>
    <w:rsid w:val="00BA2122"/>
    <w:rsid w:val="00BA2ACF"/>
    <w:rsid w:val="00BA2E38"/>
    <w:rsid w:val="00BA2FC8"/>
    <w:rsid w:val="00BA32C0"/>
    <w:rsid w:val="00BA3409"/>
    <w:rsid w:val="00BA37C8"/>
    <w:rsid w:val="00BA3A67"/>
    <w:rsid w:val="00BA3C64"/>
    <w:rsid w:val="00BA3CCE"/>
    <w:rsid w:val="00BA3DC4"/>
    <w:rsid w:val="00BA3E14"/>
    <w:rsid w:val="00BA4084"/>
    <w:rsid w:val="00BA4099"/>
    <w:rsid w:val="00BA40E0"/>
    <w:rsid w:val="00BA4B87"/>
    <w:rsid w:val="00BA4E9C"/>
    <w:rsid w:val="00BA52E8"/>
    <w:rsid w:val="00BA5449"/>
    <w:rsid w:val="00BA5689"/>
    <w:rsid w:val="00BA573A"/>
    <w:rsid w:val="00BA5794"/>
    <w:rsid w:val="00BA59FA"/>
    <w:rsid w:val="00BA5C98"/>
    <w:rsid w:val="00BA617C"/>
    <w:rsid w:val="00BA66C5"/>
    <w:rsid w:val="00BA6824"/>
    <w:rsid w:val="00BA6940"/>
    <w:rsid w:val="00BA6AAA"/>
    <w:rsid w:val="00BA6E21"/>
    <w:rsid w:val="00BA72B0"/>
    <w:rsid w:val="00BA769A"/>
    <w:rsid w:val="00BA7855"/>
    <w:rsid w:val="00BA7BF6"/>
    <w:rsid w:val="00BA7CB8"/>
    <w:rsid w:val="00BA7E67"/>
    <w:rsid w:val="00BB03EB"/>
    <w:rsid w:val="00BB1105"/>
    <w:rsid w:val="00BB1214"/>
    <w:rsid w:val="00BB130E"/>
    <w:rsid w:val="00BB1664"/>
    <w:rsid w:val="00BB195E"/>
    <w:rsid w:val="00BB1B20"/>
    <w:rsid w:val="00BB2038"/>
    <w:rsid w:val="00BB2335"/>
    <w:rsid w:val="00BB26B0"/>
    <w:rsid w:val="00BB2B27"/>
    <w:rsid w:val="00BB2C7D"/>
    <w:rsid w:val="00BB2D4D"/>
    <w:rsid w:val="00BB2DC2"/>
    <w:rsid w:val="00BB35E3"/>
    <w:rsid w:val="00BB36AC"/>
    <w:rsid w:val="00BB430B"/>
    <w:rsid w:val="00BB4679"/>
    <w:rsid w:val="00BB49A3"/>
    <w:rsid w:val="00BB4D0A"/>
    <w:rsid w:val="00BB510C"/>
    <w:rsid w:val="00BB532C"/>
    <w:rsid w:val="00BB5598"/>
    <w:rsid w:val="00BB5634"/>
    <w:rsid w:val="00BB5837"/>
    <w:rsid w:val="00BB5B9D"/>
    <w:rsid w:val="00BB5E2F"/>
    <w:rsid w:val="00BB6236"/>
    <w:rsid w:val="00BB63D1"/>
    <w:rsid w:val="00BB6458"/>
    <w:rsid w:val="00BB6586"/>
    <w:rsid w:val="00BB666E"/>
    <w:rsid w:val="00BB69A0"/>
    <w:rsid w:val="00BB78F0"/>
    <w:rsid w:val="00BB7943"/>
    <w:rsid w:val="00BB7C69"/>
    <w:rsid w:val="00BB7EBB"/>
    <w:rsid w:val="00BC010C"/>
    <w:rsid w:val="00BC021A"/>
    <w:rsid w:val="00BC02A3"/>
    <w:rsid w:val="00BC030B"/>
    <w:rsid w:val="00BC10E7"/>
    <w:rsid w:val="00BC1268"/>
    <w:rsid w:val="00BC1400"/>
    <w:rsid w:val="00BC1749"/>
    <w:rsid w:val="00BC188E"/>
    <w:rsid w:val="00BC18E5"/>
    <w:rsid w:val="00BC261E"/>
    <w:rsid w:val="00BC2C6E"/>
    <w:rsid w:val="00BC2CE0"/>
    <w:rsid w:val="00BC306F"/>
    <w:rsid w:val="00BC33C0"/>
    <w:rsid w:val="00BC3CB1"/>
    <w:rsid w:val="00BC489C"/>
    <w:rsid w:val="00BC48AD"/>
    <w:rsid w:val="00BC512E"/>
    <w:rsid w:val="00BC515C"/>
    <w:rsid w:val="00BC5278"/>
    <w:rsid w:val="00BC540B"/>
    <w:rsid w:val="00BC5442"/>
    <w:rsid w:val="00BC555A"/>
    <w:rsid w:val="00BC5D36"/>
    <w:rsid w:val="00BC5F92"/>
    <w:rsid w:val="00BC60A3"/>
    <w:rsid w:val="00BC66F4"/>
    <w:rsid w:val="00BC69EB"/>
    <w:rsid w:val="00BC7B23"/>
    <w:rsid w:val="00BC7F6A"/>
    <w:rsid w:val="00BD05C9"/>
    <w:rsid w:val="00BD08B1"/>
    <w:rsid w:val="00BD0A25"/>
    <w:rsid w:val="00BD0FCB"/>
    <w:rsid w:val="00BD0FD8"/>
    <w:rsid w:val="00BD11B7"/>
    <w:rsid w:val="00BD11F6"/>
    <w:rsid w:val="00BD1430"/>
    <w:rsid w:val="00BD148B"/>
    <w:rsid w:val="00BD152D"/>
    <w:rsid w:val="00BD15AB"/>
    <w:rsid w:val="00BD15B3"/>
    <w:rsid w:val="00BD1779"/>
    <w:rsid w:val="00BD1816"/>
    <w:rsid w:val="00BD1C90"/>
    <w:rsid w:val="00BD1CC1"/>
    <w:rsid w:val="00BD20EE"/>
    <w:rsid w:val="00BD23A5"/>
    <w:rsid w:val="00BD23A9"/>
    <w:rsid w:val="00BD27FD"/>
    <w:rsid w:val="00BD2853"/>
    <w:rsid w:val="00BD2EF9"/>
    <w:rsid w:val="00BD32E8"/>
    <w:rsid w:val="00BD35C2"/>
    <w:rsid w:val="00BD3F45"/>
    <w:rsid w:val="00BD4886"/>
    <w:rsid w:val="00BD4B29"/>
    <w:rsid w:val="00BD4D6B"/>
    <w:rsid w:val="00BD4D94"/>
    <w:rsid w:val="00BD4E7F"/>
    <w:rsid w:val="00BD5119"/>
    <w:rsid w:val="00BD51C3"/>
    <w:rsid w:val="00BD5557"/>
    <w:rsid w:val="00BD5987"/>
    <w:rsid w:val="00BD65EB"/>
    <w:rsid w:val="00BD67F7"/>
    <w:rsid w:val="00BD6839"/>
    <w:rsid w:val="00BD6BFE"/>
    <w:rsid w:val="00BD6C38"/>
    <w:rsid w:val="00BD6E4D"/>
    <w:rsid w:val="00BD7E6B"/>
    <w:rsid w:val="00BE008A"/>
    <w:rsid w:val="00BE0116"/>
    <w:rsid w:val="00BE0A72"/>
    <w:rsid w:val="00BE0AFA"/>
    <w:rsid w:val="00BE0F73"/>
    <w:rsid w:val="00BE136B"/>
    <w:rsid w:val="00BE1ACD"/>
    <w:rsid w:val="00BE1CE3"/>
    <w:rsid w:val="00BE1E5E"/>
    <w:rsid w:val="00BE23B7"/>
    <w:rsid w:val="00BE3053"/>
    <w:rsid w:val="00BE39AB"/>
    <w:rsid w:val="00BE39D9"/>
    <w:rsid w:val="00BE4338"/>
    <w:rsid w:val="00BE451D"/>
    <w:rsid w:val="00BE4DCF"/>
    <w:rsid w:val="00BE5071"/>
    <w:rsid w:val="00BE580E"/>
    <w:rsid w:val="00BE5975"/>
    <w:rsid w:val="00BE5B34"/>
    <w:rsid w:val="00BE6523"/>
    <w:rsid w:val="00BE67E4"/>
    <w:rsid w:val="00BE6827"/>
    <w:rsid w:val="00BE6B47"/>
    <w:rsid w:val="00BE6B79"/>
    <w:rsid w:val="00BE6EB7"/>
    <w:rsid w:val="00BE713E"/>
    <w:rsid w:val="00BE778F"/>
    <w:rsid w:val="00BE77DB"/>
    <w:rsid w:val="00BE7BD8"/>
    <w:rsid w:val="00BF001F"/>
    <w:rsid w:val="00BF00B9"/>
    <w:rsid w:val="00BF0243"/>
    <w:rsid w:val="00BF047F"/>
    <w:rsid w:val="00BF0A37"/>
    <w:rsid w:val="00BF0D53"/>
    <w:rsid w:val="00BF120C"/>
    <w:rsid w:val="00BF1770"/>
    <w:rsid w:val="00BF1B82"/>
    <w:rsid w:val="00BF1CB4"/>
    <w:rsid w:val="00BF1FC9"/>
    <w:rsid w:val="00BF2433"/>
    <w:rsid w:val="00BF29B0"/>
    <w:rsid w:val="00BF29EF"/>
    <w:rsid w:val="00BF2AD3"/>
    <w:rsid w:val="00BF2CD0"/>
    <w:rsid w:val="00BF32A3"/>
    <w:rsid w:val="00BF3315"/>
    <w:rsid w:val="00BF33B0"/>
    <w:rsid w:val="00BF35F5"/>
    <w:rsid w:val="00BF3720"/>
    <w:rsid w:val="00BF3A4A"/>
    <w:rsid w:val="00BF3D63"/>
    <w:rsid w:val="00BF3FDE"/>
    <w:rsid w:val="00BF47B7"/>
    <w:rsid w:val="00BF4955"/>
    <w:rsid w:val="00BF4CC8"/>
    <w:rsid w:val="00BF4DA5"/>
    <w:rsid w:val="00BF547D"/>
    <w:rsid w:val="00BF568E"/>
    <w:rsid w:val="00BF58A6"/>
    <w:rsid w:val="00BF5C4B"/>
    <w:rsid w:val="00BF5EDF"/>
    <w:rsid w:val="00BF60FC"/>
    <w:rsid w:val="00BF677D"/>
    <w:rsid w:val="00BF6848"/>
    <w:rsid w:val="00BF6E1B"/>
    <w:rsid w:val="00BF6E60"/>
    <w:rsid w:val="00BF73E8"/>
    <w:rsid w:val="00BF7591"/>
    <w:rsid w:val="00BF784F"/>
    <w:rsid w:val="00BF7F46"/>
    <w:rsid w:val="00C0005E"/>
    <w:rsid w:val="00C004B2"/>
    <w:rsid w:val="00C0056E"/>
    <w:rsid w:val="00C00681"/>
    <w:rsid w:val="00C0074F"/>
    <w:rsid w:val="00C00B51"/>
    <w:rsid w:val="00C00BBF"/>
    <w:rsid w:val="00C01193"/>
    <w:rsid w:val="00C0132B"/>
    <w:rsid w:val="00C015C1"/>
    <w:rsid w:val="00C01E01"/>
    <w:rsid w:val="00C021D7"/>
    <w:rsid w:val="00C022AE"/>
    <w:rsid w:val="00C0250D"/>
    <w:rsid w:val="00C025D6"/>
    <w:rsid w:val="00C0279D"/>
    <w:rsid w:val="00C02801"/>
    <w:rsid w:val="00C02A1E"/>
    <w:rsid w:val="00C02D21"/>
    <w:rsid w:val="00C02E61"/>
    <w:rsid w:val="00C02E8E"/>
    <w:rsid w:val="00C031F9"/>
    <w:rsid w:val="00C03EFE"/>
    <w:rsid w:val="00C040FD"/>
    <w:rsid w:val="00C0427F"/>
    <w:rsid w:val="00C0467F"/>
    <w:rsid w:val="00C048CE"/>
    <w:rsid w:val="00C048DE"/>
    <w:rsid w:val="00C04C8F"/>
    <w:rsid w:val="00C04DC0"/>
    <w:rsid w:val="00C051E7"/>
    <w:rsid w:val="00C05960"/>
    <w:rsid w:val="00C05CCA"/>
    <w:rsid w:val="00C05D5C"/>
    <w:rsid w:val="00C06197"/>
    <w:rsid w:val="00C0634B"/>
    <w:rsid w:val="00C07257"/>
    <w:rsid w:val="00C07867"/>
    <w:rsid w:val="00C07E1E"/>
    <w:rsid w:val="00C10134"/>
    <w:rsid w:val="00C10738"/>
    <w:rsid w:val="00C10A75"/>
    <w:rsid w:val="00C10C53"/>
    <w:rsid w:val="00C110EE"/>
    <w:rsid w:val="00C11163"/>
    <w:rsid w:val="00C11385"/>
    <w:rsid w:val="00C116B9"/>
    <w:rsid w:val="00C11746"/>
    <w:rsid w:val="00C11AE6"/>
    <w:rsid w:val="00C11C6B"/>
    <w:rsid w:val="00C11CC8"/>
    <w:rsid w:val="00C11FDA"/>
    <w:rsid w:val="00C1207B"/>
    <w:rsid w:val="00C129C3"/>
    <w:rsid w:val="00C12DB4"/>
    <w:rsid w:val="00C12DF6"/>
    <w:rsid w:val="00C13930"/>
    <w:rsid w:val="00C13BC4"/>
    <w:rsid w:val="00C13CBC"/>
    <w:rsid w:val="00C1412C"/>
    <w:rsid w:val="00C1429E"/>
    <w:rsid w:val="00C143B3"/>
    <w:rsid w:val="00C1440D"/>
    <w:rsid w:val="00C146A5"/>
    <w:rsid w:val="00C14FC2"/>
    <w:rsid w:val="00C151EC"/>
    <w:rsid w:val="00C15257"/>
    <w:rsid w:val="00C152BB"/>
    <w:rsid w:val="00C153E7"/>
    <w:rsid w:val="00C157A2"/>
    <w:rsid w:val="00C157CF"/>
    <w:rsid w:val="00C159F8"/>
    <w:rsid w:val="00C160E2"/>
    <w:rsid w:val="00C16122"/>
    <w:rsid w:val="00C163B3"/>
    <w:rsid w:val="00C169D3"/>
    <w:rsid w:val="00C16B72"/>
    <w:rsid w:val="00C16CB5"/>
    <w:rsid w:val="00C16E75"/>
    <w:rsid w:val="00C16E7C"/>
    <w:rsid w:val="00C17DE7"/>
    <w:rsid w:val="00C20079"/>
    <w:rsid w:val="00C203B3"/>
    <w:rsid w:val="00C20C6A"/>
    <w:rsid w:val="00C20D6F"/>
    <w:rsid w:val="00C20DC9"/>
    <w:rsid w:val="00C20EDF"/>
    <w:rsid w:val="00C216AB"/>
    <w:rsid w:val="00C21B48"/>
    <w:rsid w:val="00C221C4"/>
    <w:rsid w:val="00C226C8"/>
    <w:rsid w:val="00C22CA8"/>
    <w:rsid w:val="00C2320C"/>
    <w:rsid w:val="00C239A6"/>
    <w:rsid w:val="00C239D7"/>
    <w:rsid w:val="00C23FC4"/>
    <w:rsid w:val="00C24323"/>
    <w:rsid w:val="00C243E3"/>
    <w:rsid w:val="00C24F61"/>
    <w:rsid w:val="00C25B1E"/>
    <w:rsid w:val="00C261D2"/>
    <w:rsid w:val="00C26301"/>
    <w:rsid w:val="00C2699B"/>
    <w:rsid w:val="00C26C3B"/>
    <w:rsid w:val="00C27021"/>
    <w:rsid w:val="00C2712D"/>
    <w:rsid w:val="00C2746B"/>
    <w:rsid w:val="00C277DD"/>
    <w:rsid w:val="00C2796E"/>
    <w:rsid w:val="00C27A89"/>
    <w:rsid w:val="00C27C03"/>
    <w:rsid w:val="00C27C6B"/>
    <w:rsid w:val="00C303E6"/>
    <w:rsid w:val="00C3050C"/>
    <w:rsid w:val="00C30FD4"/>
    <w:rsid w:val="00C31789"/>
    <w:rsid w:val="00C31892"/>
    <w:rsid w:val="00C318F1"/>
    <w:rsid w:val="00C3256C"/>
    <w:rsid w:val="00C3259C"/>
    <w:rsid w:val="00C32696"/>
    <w:rsid w:val="00C328BA"/>
    <w:rsid w:val="00C32AEF"/>
    <w:rsid w:val="00C32D75"/>
    <w:rsid w:val="00C32F3D"/>
    <w:rsid w:val="00C3371C"/>
    <w:rsid w:val="00C338D0"/>
    <w:rsid w:val="00C346BD"/>
    <w:rsid w:val="00C347BD"/>
    <w:rsid w:val="00C34881"/>
    <w:rsid w:val="00C349F9"/>
    <w:rsid w:val="00C34AA7"/>
    <w:rsid w:val="00C34D16"/>
    <w:rsid w:val="00C34DF2"/>
    <w:rsid w:val="00C34E6B"/>
    <w:rsid w:val="00C354B0"/>
    <w:rsid w:val="00C3592C"/>
    <w:rsid w:val="00C35F78"/>
    <w:rsid w:val="00C36CF3"/>
    <w:rsid w:val="00C36F97"/>
    <w:rsid w:val="00C37294"/>
    <w:rsid w:val="00C37432"/>
    <w:rsid w:val="00C37AC4"/>
    <w:rsid w:val="00C40022"/>
    <w:rsid w:val="00C40524"/>
    <w:rsid w:val="00C40532"/>
    <w:rsid w:val="00C40A08"/>
    <w:rsid w:val="00C40EF8"/>
    <w:rsid w:val="00C4159F"/>
    <w:rsid w:val="00C415A6"/>
    <w:rsid w:val="00C419C0"/>
    <w:rsid w:val="00C426C2"/>
    <w:rsid w:val="00C426C6"/>
    <w:rsid w:val="00C42D35"/>
    <w:rsid w:val="00C42FD9"/>
    <w:rsid w:val="00C4331E"/>
    <w:rsid w:val="00C43609"/>
    <w:rsid w:val="00C43BEE"/>
    <w:rsid w:val="00C44636"/>
    <w:rsid w:val="00C44B75"/>
    <w:rsid w:val="00C4600D"/>
    <w:rsid w:val="00C465A9"/>
    <w:rsid w:val="00C468CB"/>
    <w:rsid w:val="00C46ECF"/>
    <w:rsid w:val="00C47B37"/>
    <w:rsid w:val="00C47F97"/>
    <w:rsid w:val="00C5010E"/>
    <w:rsid w:val="00C51755"/>
    <w:rsid w:val="00C51983"/>
    <w:rsid w:val="00C51AFC"/>
    <w:rsid w:val="00C51DC8"/>
    <w:rsid w:val="00C52008"/>
    <w:rsid w:val="00C5215F"/>
    <w:rsid w:val="00C522B8"/>
    <w:rsid w:val="00C52798"/>
    <w:rsid w:val="00C529FF"/>
    <w:rsid w:val="00C52CCF"/>
    <w:rsid w:val="00C52ED2"/>
    <w:rsid w:val="00C52F6B"/>
    <w:rsid w:val="00C53761"/>
    <w:rsid w:val="00C53CC7"/>
    <w:rsid w:val="00C53F03"/>
    <w:rsid w:val="00C548AC"/>
    <w:rsid w:val="00C54D70"/>
    <w:rsid w:val="00C54E17"/>
    <w:rsid w:val="00C54E64"/>
    <w:rsid w:val="00C5546F"/>
    <w:rsid w:val="00C556B4"/>
    <w:rsid w:val="00C5605C"/>
    <w:rsid w:val="00C564A1"/>
    <w:rsid w:val="00C564F1"/>
    <w:rsid w:val="00C56577"/>
    <w:rsid w:val="00C572C8"/>
    <w:rsid w:val="00C57BB7"/>
    <w:rsid w:val="00C57E62"/>
    <w:rsid w:val="00C60560"/>
    <w:rsid w:val="00C60AB5"/>
    <w:rsid w:val="00C60ABE"/>
    <w:rsid w:val="00C61283"/>
    <w:rsid w:val="00C6128B"/>
    <w:rsid w:val="00C618DB"/>
    <w:rsid w:val="00C61D97"/>
    <w:rsid w:val="00C61E48"/>
    <w:rsid w:val="00C61F4D"/>
    <w:rsid w:val="00C620A9"/>
    <w:rsid w:val="00C630A0"/>
    <w:rsid w:val="00C63182"/>
    <w:rsid w:val="00C635BD"/>
    <w:rsid w:val="00C636C6"/>
    <w:rsid w:val="00C63856"/>
    <w:rsid w:val="00C6430E"/>
    <w:rsid w:val="00C643A2"/>
    <w:rsid w:val="00C643C7"/>
    <w:rsid w:val="00C6460F"/>
    <w:rsid w:val="00C64B6B"/>
    <w:rsid w:val="00C654A6"/>
    <w:rsid w:val="00C65A79"/>
    <w:rsid w:val="00C65D49"/>
    <w:rsid w:val="00C65DB5"/>
    <w:rsid w:val="00C660A0"/>
    <w:rsid w:val="00C66165"/>
    <w:rsid w:val="00C6619E"/>
    <w:rsid w:val="00C66920"/>
    <w:rsid w:val="00C6696E"/>
    <w:rsid w:val="00C66B21"/>
    <w:rsid w:val="00C66DCD"/>
    <w:rsid w:val="00C66F19"/>
    <w:rsid w:val="00C673DF"/>
    <w:rsid w:val="00C67BF1"/>
    <w:rsid w:val="00C708EA"/>
    <w:rsid w:val="00C70978"/>
    <w:rsid w:val="00C70EC0"/>
    <w:rsid w:val="00C7156E"/>
    <w:rsid w:val="00C718F8"/>
    <w:rsid w:val="00C71951"/>
    <w:rsid w:val="00C719E4"/>
    <w:rsid w:val="00C72484"/>
    <w:rsid w:val="00C7260D"/>
    <w:rsid w:val="00C72E6F"/>
    <w:rsid w:val="00C7310B"/>
    <w:rsid w:val="00C7360F"/>
    <w:rsid w:val="00C736F3"/>
    <w:rsid w:val="00C73706"/>
    <w:rsid w:val="00C7390D"/>
    <w:rsid w:val="00C7489E"/>
    <w:rsid w:val="00C74A8B"/>
    <w:rsid w:val="00C74ADB"/>
    <w:rsid w:val="00C751E4"/>
    <w:rsid w:val="00C758B4"/>
    <w:rsid w:val="00C7597A"/>
    <w:rsid w:val="00C75C5D"/>
    <w:rsid w:val="00C75E19"/>
    <w:rsid w:val="00C76425"/>
    <w:rsid w:val="00C764D5"/>
    <w:rsid w:val="00C764EC"/>
    <w:rsid w:val="00C76933"/>
    <w:rsid w:val="00C76A68"/>
    <w:rsid w:val="00C76ABF"/>
    <w:rsid w:val="00C76C30"/>
    <w:rsid w:val="00C771A9"/>
    <w:rsid w:val="00C7724A"/>
    <w:rsid w:val="00C773B3"/>
    <w:rsid w:val="00C7747A"/>
    <w:rsid w:val="00C7750C"/>
    <w:rsid w:val="00C778FD"/>
    <w:rsid w:val="00C77BDB"/>
    <w:rsid w:val="00C80486"/>
    <w:rsid w:val="00C80794"/>
    <w:rsid w:val="00C80FA8"/>
    <w:rsid w:val="00C8116F"/>
    <w:rsid w:val="00C81790"/>
    <w:rsid w:val="00C8193E"/>
    <w:rsid w:val="00C827BF"/>
    <w:rsid w:val="00C829A1"/>
    <w:rsid w:val="00C829DF"/>
    <w:rsid w:val="00C82D0F"/>
    <w:rsid w:val="00C82DBB"/>
    <w:rsid w:val="00C830C0"/>
    <w:rsid w:val="00C83533"/>
    <w:rsid w:val="00C835E1"/>
    <w:rsid w:val="00C836D5"/>
    <w:rsid w:val="00C838A6"/>
    <w:rsid w:val="00C83981"/>
    <w:rsid w:val="00C83B77"/>
    <w:rsid w:val="00C83C24"/>
    <w:rsid w:val="00C83CA3"/>
    <w:rsid w:val="00C83E25"/>
    <w:rsid w:val="00C8439A"/>
    <w:rsid w:val="00C84495"/>
    <w:rsid w:val="00C84DC0"/>
    <w:rsid w:val="00C84DF6"/>
    <w:rsid w:val="00C84E36"/>
    <w:rsid w:val="00C85121"/>
    <w:rsid w:val="00C85164"/>
    <w:rsid w:val="00C85410"/>
    <w:rsid w:val="00C85573"/>
    <w:rsid w:val="00C85900"/>
    <w:rsid w:val="00C85B02"/>
    <w:rsid w:val="00C85EF4"/>
    <w:rsid w:val="00C8627D"/>
    <w:rsid w:val="00C86494"/>
    <w:rsid w:val="00C86AF4"/>
    <w:rsid w:val="00C86EAE"/>
    <w:rsid w:val="00C870FA"/>
    <w:rsid w:val="00C87753"/>
    <w:rsid w:val="00C87C19"/>
    <w:rsid w:val="00C87F8D"/>
    <w:rsid w:val="00C9061B"/>
    <w:rsid w:val="00C90DA5"/>
    <w:rsid w:val="00C90F1B"/>
    <w:rsid w:val="00C91AC7"/>
    <w:rsid w:val="00C91AE6"/>
    <w:rsid w:val="00C91DE7"/>
    <w:rsid w:val="00C920B0"/>
    <w:rsid w:val="00C9221F"/>
    <w:rsid w:val="00C92A8F"/>
    <w:rsid w:val="00C9324A"/>
    <w:rsid w:val="00C93586"/>
    <w:rsid w:val="00C93BD5"/>
    <w:rsid w:val="00C93F29"/>
    <w:rsid w:val="00C93F79"/>
    <w:rsid w:val="00C9405E"/>
    <w:rsid w:val="00C9418B"/>
    <w:rsid w:val="00C94268"/>
    <w:rsid w:val="00C94F0C"/>
    <w:rsid w:val="00C95019"/>
    <w:rsid w:val="00C95D91"/>
    <w:rsid w:val="00C95EAE"/>
    <w:rsid w:val="00C95EBB"/>
    <w:rsid w:val="00C969A8"/>
    <w:rsid w:val="00C96BAC"/>
    <w:rsid w:val="00C96D24"/>
    <w:rsid w:val="00C97118"/>
    <w:rsid w:val="00C9718E"/>
    <w:rsid w:val="00C972B5"/>
    <w:rsid w:val="00C97779"/>
    <w:rsid w:val="00C9785F"/>
    <w:rsid w:val="00C97A2B"/>
    <w:rsid w:val="00C97A5C"/>
    <w:rsid w:val="00CA0723"/>
    <w:rsid w:val="00CA09AB"/>
    <w:rsid w:val="00CA0A3D"/>
    <w:rsid w:val="00CA0C32"/>
    <w:rsid w:val="00CA0C72"/>
    <w:rsid w:val="00CA0CFE"/>
    <w:rsid w:val="00CA1143"/>
    <w:rsid w:val="00CA132A"/>
    <w:rsid w:val="00CA1953"/>
    <w:rsid w:val="00CA1C2B"/>
    <w:rsid w:val="00CA21AA"/>
    <w:rsid w:val="00CA23D9"/>
    <w:rsid w:val="00CA247F"/>
    <w:rsid w:val="00CA27C9"/>
    <w:rsid w:val="00CA2A55"/>
    <w:rsid w:val="00CA30E4"/>
    <w:rsid w:val="00CA33C7"/>
    <w:rsid w:val="00CA34F7"/>
    <w:rsid w:val="00CA36BB"/>
    <w:rsid w:val="00CA40A7"/>
    <w:rsid w:val="00CA41D1"/>
    <w:rsid w:val="00CA4861"/>
    <w:rsid w:val="00CA5157"/>
    <w:rsid w:val="00CA51F9"/>
    <w:rsid w:val="00CA5E2F"/>
    <w:rsid w:val="00CA5F47"/>
    <w:rsid w:val="00CA5FFD"/>
    <w:rsid w:val="00CA695E"/>
    <w:rsid w:val="00CA6D58"/>
    <w:rsid w:val="00CA6EF6"/>
    <w:rsid w:val="00CA7043"/>
    <w:rsid w:val="00CA7327"/>
    <w:rsid w:val="00CA79E7"/>
    <w:rsid w:val="00CB040E"/>
    <w:rsid w:val="00CB0C50"/>
    <w:rsid w:val="00CB0C73"/>
    <w:rsid w:val="00CB1297"/>
    <w:rsid w:val="00CB1549"/>
    <w:rsid w:val="00CB1818"/>
    <w:rsid w:val="00CB2452"/>
    <w:rsid w:val="00CB25DB"/>
    <w:rsid w:val="00CB2823"/>
    <w:rsid w:val="00CB2C98"/>
    <w:rsid w:val="00CB31C5"/>
    <w:rsid w:val="00CB354E"/>
    <w:rsid w:val="00CB3804"/>
    <w:rsid w:val="00CB3893"/>
    <w:rsid w:val="00CB3A40"/>
    <w:rsid w:val="00CB3B77"/>
    <w:rsid w:val="00CB3E1A"/>
    <w:rsid w:val="00CB4235"/>
    <w:rsid w:val="00CB47CD"/>
    <w:rsid w:val="00CB49F0"/>
    <w:rsid w:val="00CB4AE1"/>
    <w:rsid w:val="00CB4C46"/>
    <w:rsid w:val="00CB557F"/>
    <w:rsid w:val="00CB56B3"/>
    <w:rsid w:val="00CB5CC7"/>
    <w:rsid w:val="00CB5CDF"/>
    <w:rsid w:val="00CB5D38"/>
    <w:rsid w:val="00CB5E51"/>
    <w:rsid w:val="00CB5ECD"/>
    <w:rsid w:val="00CB641D"/>
    <w:rsid w:val="00CB65E0"/>
    <w:rsid w:val="00CB6C56"/>
    <w:rsid w:val="00CB6CAA"/>
    <w:rsid w:val="00CB6CD9"/>
    <w:rsid w:val="00CB6DC9"/>
    <w:rsid w:val="00CB6E5C"/>
    <w:rsid w:val="00CB6F8D"/>
    <w:rsid w:val="00CB70B9"/>
    <w:rsid w:val="00CB70E5"/>
    <w:rsid w:val="00CB7758"/>
    <w:rsid w:val="00CB7B1C"/>
    <w:rsid w:val="00CB7CA5"/>
    <w:rsid w:val="00CC03A3"/>
    <w:rsid w:val="00CC143F"/>
    <w:rsid w:val="00CC1832"/>
    <w:rsid w:val="00CC197A"/>
    <w:rsid w:val="00CC19C3"/>
    <w:rsid w:val="00CC2440"/>
    <w:rsid w:val="00CC265C"/>
    <w:rsid w:val="00CC2BD7"/>
    <w:rsid w:val="00CC2CEF"/>
    <w:rsid w:val="00CC305B"/>
    <w:rsid w:val="00CC32B3"/>
    <w:rsid w:val="00CC3309"/>
    <w:rsid w:val="00CC330C"/>
    <w:rsid w:val="00CC3344"/>
    <w:rsid w:val="00CC3512"/>
    <w:rsid w:val="00CC39D8"/>
    <w:rsid w:val="00CC3ABD"/>
    <w:rsid w:val="00CC3BC4"/>
    <w:rsid w:val="00CC4092"/>
    <w:rsid w:val="00CC45D9"/>
    <w:rsid w:val="00CC4668"/>
    <w:rsid w:val="00CC49BE"/>
    <w:rsid w:val="00CC49D0"/>
    <w:rsid w:val="00CC4BBD"/>
    <w:rsid w:val="00CC4D4F"/>
    <w:rsid w:val="00CC4DB3"/>
    <w:rsid w:val="00CC528B"/>
    <w:rsid w:val="00CC5A23"/>
    <w:rsid w:val="00CC5E7E"/>
    <w:rsid w:val="00CC61D4"/>
    <w:rsid w:val="00CC6208"/>
    <w:rsid w:val="00CC63D1"/>
    <w:rsid w:val="00CC692C"/>
    <w:rsid w:val="00CC6FEA"/>
    <w:rsid w:val="00CC70BD"/>
    <w:rsid w:val="00CC784C"/>
    <w:rsid w:val="00CC78FF"/>
    <w:rsid w:val="00CC7A6F"/>
    <w:rsid w:val="00CD1181"/>
    <w:rsid w:val="00CD1445"/>
    <w:rsid w:val="00CD16BB"/>
    <w:rsid w:val="00CD1AF2"/>
    <w:rsid w:val="00CD1B76"/>
    <w:rsid w:val="00CD1B8D"/>
    <w:rsid w:val="00CD222F"/>
    <w:rsid w:val="00CD2666"/>
    <w:rsid w:val="00CD28D1"/>
    <w:rsid w:val="00CD294D"/>
    <w:rsid w:val="00CD29EA"/>
    <w:rsid w:val="00CD31DE"/>
    <w:rsid w:val="00CD33DE"/>
    <w:rsid w:val="00CD33EF"/>
    <w:rsid w:val="00CD3E22"/>
    <w:rsid w:val="00CD3F9A"/>
    <w:rsid w:val="00CD4C2B"/>
    <w:rsid w:val="00CD4E50"/>
    <w:rsid w:val="00CD4E7B"/>
    <w:rsid w:val="00CD54E4"/>
    <w:rsid w:val="00CD5578"/>
    <w:rsid w:val="00CD567F"/>
    <w:rsid w:val="00CD58CA"/>
    <w:rsid w:val="00CD60C1"/>
    <w:rsid w:val="00CD62E5"/>
    <w:rsid w:val="00CD655E"/>
    <w:rsid w:val="00CD65B2"/>
    <w:rsid w:val="00CD6D3D"/>
    <w:rsid w:val="00CD6FEE"/>
    <w:rsid w:val="00CD709A"/>
    <w:rsid w:val="00CD7326"/>
    <w:rsid w:val="00CD7456"/>
    <w:rsid w:val="00CD7A2A"/>
    <w:rsid w:val="00CD7A54"/>
    <w:rsid w:val="00CE01B2"/>
    <w:rsid w:val="00CE0539"/>
    <w:rsid w:val="00CE0B84"/>
    <w:rsid w:val="00CE0CBA"/>
    <w:rsid w:val="00CE10EA"/>
    <w:rsid w:val="00CE11B1"/>
    <w:rsid w:val="00CE1559"/>
    <w:rsid w:val="00CE17CC"/>
    <w:rsid w:val="00CE1C3B"/>
    <w:rsid w:val="00CE25A3"/>
    <w:rsid w:val="00CE27B6"/>
    <w:rsid w:val="00CE2E1F"/>
    <w:rsid w:val="00CE32BE"/>
    <w:rsid w:val="00CE3689"/>
    <w:rsid w:val="00CE3AF1"/>
    <w:rsid w:val="00CE4171"/>
    <w:rsid w:val="00CE4254"/>
    <w:rsid w:val="00CE4656"/>
    <w:rsid w:val="00CE46EE"/>
    <w:rsid w:val="00CE4744"/>
    <w:rsid w:val="00CE4FF5"/>
    <w:rsid w:val="00CE509E"/>
    <w:rsid w:val="00CE52F3"/>
    <w:rsid w:val="00CE5370"/>
    <w:rsid w:val="00CE58C5"/>
    <w:rsid w:val="00CE59E4"/>
    <w:rsid w:val="00CE5CF6"/>
    <w:rsid w:val="00CE5DA5"/>
    <w:rsid w:val="00CE633E"/>
    <w:rsid w:val="00CE63C1"/>
    <w:rsid w:val="00CE646E"/>
    <w:rsid w:val="00CE6548"/>
    <w:rsid w:val="00CE6792"/>
    <w:rsid w:val="00CE67BE"/>
    <w:rsid w:val="00CE68A0"/>
    <w:rsid w:val="00CE6EED"/>
    <w:rsid w:val="00CE71BF"/>
    <w:rsid w:val="00CE7265"/>
    <w:rsid w:val="00CE7603"/>
    <w:rsid w:val="00CE7BB6"/>
    <w:rsid w:val="00CF0182"/>
    <w:rsid w:val="00CF02DC"/>
    <w:rsid w:val="00CF041C"/>
    <w:rsid w:val="00CF0777"/>
    <w:rsid w:val="00CF13E1"/>
    <w:rsid w:val="00CF1939"/>
    <w:rsid w:val="00CF1D56"/>
    <w:rsid w:val="00CF232A"/>
    <w:rsid w:val="00CF27D3"/>
    <w:rsid w:val="00CF2939"/>
    <w:rsid w:val="00CF29F6"/>
    <w:rsid w:val="00CF29F7"/>
    <w:rsid w:val="00CF29F8"/>
    <w:rsid w:val="00CF32D7"/>
    <w:rsid w:val="00CF36A3"/>
    <w:rsid w:val="00CF3A63"/>
    <w:rsid w:val="00CF3AA4"/>
    <w:rsid w:val="00CF3D55"/>
    <w:rsid w:val="00CF3E1F"/>
    <w:rsid w:val="00CF49B9"/>
    <w:rsid w:val="00CF49FF"/>
    <w:rsid w:val="00CF4BBE"/>
    <w:rsid w:val="00CF4E70"/>
    <w:rsid w:val="00CF52F7"/>
    <w:rsid w:val="00CF53D4"/>
    <w:rsid w:val="00CF551E"/>
    <w:rsid w:val="00CF5CAE"/>
    <w:rsid w:val="00CF5E23"/>
    <w:rsid w:val="00CF5E33"/>
    <w:rsid w:val="00CF6188"/>
    <w:rsid w:val="00CF6203"/>
    <w:rsid w:val="00CF6714"/>
    <w:rsid w:val="00CF6D5F"/>
    <w:rsid w:val="00CF722C"/>
    <w:rsid w:val="00CF72B9"/>
    <w:rsid w:val="00CF73E6"/>
    <w:rsid w:val="00CF7B0C"/>
    <w:rsid w:val="00CF7CAB"/>
    <w:rsid w:val="00CF7D1F"/>
    <w:rsid w:val="00D002FC"/>
    <w:rsid w:val="00D00453"/>
    <w:rsid w:val="00D008AC"/>
    <w:rsid w:val="00D009CA"/>
    <w:rsid w:val="00D00B5A"/>
    <w:rsid w:val="00D00BFB"/>
    <w:rsid w:val="00D00CCC"/>
    <w:rsid w:val="00D00D1F"/>
    <w:rsid w:val="00D00D3E"/>
    <w:rsid w:val="00D00F95"/>
    <w:rsid w:val="00D0162F"/>
    <w:rsid w:val="00D01886"/>
    <w:rsid w:val="00D01DB8"/>
    <w:rsid w:val="00D02465"/>
    <w:rsid w:val="00D0268D"/>
    <w:rsid w:val="00D028F6"/>
    <w:rsid w:val="00D02CCC"/>
    <w:rsid w:val="00D02D5B"/>
    <w:rsid w:val="00D02DDB"/>
    <w:rsid w:val="00D030B7"/>
    <w:rsid w:val="00D03736"/>
    <w:rsid w:val="00D03F2B"/>
    <w:rsid w:val="00D0419E"/>
    <w:rsid w:val="00D04A45"/>
    <w:rsid w:val="00D04AA1"/>
    <w:rsid w:val="00D04EBD"/>
    <w:rsid w:val="00D0506A"/>
    <w:rsid w:val="00D05353"/>
    <w:rsid w:val="00D057B2"/>
    <w:rsid w:val="00D05B6D"/>
    <w:rsid w:val="00D05E6D"/>
    <w:rsid w:val="00D05F3D"/>
    <w:rsid w:val="00D0635B"/>
    <w:rsid w:val="00D0667E"/>
    <w:rsid w:val="00D068E3"/>
    <w:rsid w:val="00D069F7"/>
    <w:rsid w:val="00D06C13"/>
    <w:rsid w:val="00D06D10"/>
    <w:rsid w:val="00D06FC2"/>
    <w:rsid w:val="00D071A9"/>
    <w:rsid w:val="00D071CF"/>
    <w:rsid w:val="00D07980"/>
    <w:rsid w:val="00D07BCE"/>
    <w:rsid w:val="00D10C37"/>
    <w:rsid w:val="00D10CC1"/>
    <w:rsid w:val="00D11924"/>
    <w:rsid w:val="00D1245E"/>
    <w:rsid w:val="00D1258A"/>
    <w:rsid w:val="00D13B36"/>
    <w:rsid w:val="00D13E6D"/>
    <w:rsid w:val="00D14C41"/>
    <w:rsid w:val="00D155F0"/>
    <w:rsid w:val="00D157EE"/>
    <w:rsid w:val="00D15DCC"/>
    <w:rsid w:val="00D1607E"/>
    <w:rsid w:val="00D160FC"/>
    <w:rsid w:val="00D16291"/>
    <w:rsid w:val="00D1697D"/>
    <w:rsid w:val="00D16A34"/>
    <w:rsid w:val="00D16E7E"/>
    <w:rsid w:val="00D16E8E"/>
    <w:rsid w:val="00D16F08"/>
    <w:rsid w:val="00D171C8"/>
    <w:rsid w:val="00D17337"/>
    <w:rsid w:val="00D17436"/>
    <w:rsid w:val="00D174F9"/>
    <w:rsid w:val="00D17540"/>
    <w:rsid w:val="00D2059C"/>
    <w:rsid w:val="00D205DD"/>
    <w:rsid w:val="00D20C5E"/>
    <w:rsid w:val="00D20C63"/>
    <w:rsid w:val="00D20F2D"/>
    <w:rsid w:val="00D211E1"/>
    <w:rsid w:val="00D21C94"/>
    <w:rsid w:val="00D21E91"/>
    <w:rsid w:val="00D22566"/>
    <w:rsid w:val="00D22869"/>
    <w:rsid w:val="00D22991"/>
    <w:rsid w:val="00D22C49"/>
    <w:rsid w:val="00D24230"/>
    <w:rsid w:val="00D24932"/>
    <w:rsid w:val="00D24C62"/>
    <w:rsid w:val="00D24D2A"/>
    <w:rsid w:val="00D24DA9"/>
    <w:rsid w:val="00D2508B"/>
    <w:rsid w:val="00D256F8"/>
    <w:rsid w:val="00D25C31"/>
    <w:rsid w:val="00D25EC3"/>
    <w:rsid w:val="00D2656C"/>
    <w:rsid w:val="00D26632"/>
    <w:rsid w:val="00D266ED"/>
    <w:rsid w:val="00D2687E"/>
    <w:rsid w:val="00D2697A"/>
    <w:rsid w:val="00D27076"/>
    <w:rsid w:val="00D271A7"/>
    <w:rsid w:val="00D27A80"/>
    <w:rsid w:val="00D27AAD"/>
    <w:rsid w:val="00D27D36"/>
    <w:rsid w:val="00D27E72"/>
    <w:rsid w:val="00D307BD"/>
    <w:rsid w:val="00D30A2A"/>
    <w:rsid w:val="00D31266"/>
    <w:rsid w:val="00D312A2"/>
    <w:rsid w:val="00D313E0"/>
    <w:rsid w:val="00D3144C"/>
    <w:rsid w:val="00D31756"/>
    <w:rsid w:val="00D3178B"/>
    <w:rsid w:val="00D32034"/>
    <w:rsid w:val="00D3220D"/>
    <w:rsid w:val="00D32369"/>
    <w:rsid w:val="00D3252D"/>
    <w:rsid w:val="00D32A0B"/>
    <w:rsid w:val="00D32F05"/>
    <w:rsid w:val="00D33152"/>
    <w:rsid w:val="00D332F6"/>
    <w:rsid w:val="00D33B54"/>
    <w:rsid w:val="00D33FF0"/>
    <w:rsid w:val="00D3431C"/>
    <w:rsid w:val="00D3457F"/>
    <w:rsid w:val="00D345EA"/>
    <w:rsid w:val="00D34817"/>
    <w:rsid w:val="00D34A26"/>
    <w:rsid w:val="00D34C71"/>
    <w:rsid w:val="00D34E2E"/>
    <w:rsid w:val="00D351D4"/>
    <w:rsid w:val="00D35366"/>
    <w:rsid w:val="00D3540C"/>
    <w:rsid w:val="00D35C9D"/>
    <w:rsid w:val="00D3647C"/>
    <w:rsid w:val="00D369E6"/>
    <w:rsid w:val="00D36E4B"/>
    <w:rsid w:val="00D36F93"/>
    <w:rsid w:val="00D37009"/>
    <w:rsid w:val="00D37136"/>
    <w:rsid w:val="00D37310"/>
    <w:rsid w:val="00D37613"/>
    <w:rsid w:val="00D377F5"/>
    <w:rsid w:val="00D37A87"/>
    <w:rsid w:val="00D404AF"/>
    <w:rsid w:val="00D40661"/>
    <w:rsid w:val="00D406E5"/>
    <w:rsid w:val="00D4082B"/>
    <w:rsid w:val="00D408F7"/>
    <w:rsid w:val="00D40A8E"/>
    <w:rsid w:val="00D40B13"/>
    <w:rsid w:val="00D411F4"/>
    <w:rsid w:val="00D414C5"/>
    <w:rsid w:val="00D41548"/>
    <w:rsid w:val="00D4166B"/>
    <w:rsid w:val="00D4181D"/>
    <w:rsid w:val="00D418D9"/>
    <w:rsid w:val="00D41B58"/>
    <w:rsid w:val="00D42131"/>
    <w:rsid w:val="00D4226B"/>
    <w:rsid w:val="00D42AC4"/>
    <w:rsid w:val="00D42F11"/>
    <w:rsid w:val="00D43154"/>
    <w:rsid w:val="00D4326C"/>
    <w:rsid w:val="00D43584"/>
    <w:rsid w:val="00D4376B"/>
    <w:rsid w:val="00D4386B"/>
    <w:rsid w:val="00D43B43"/>
    <w:rsid w:val="00D43F4C"/>
    <w:rsid w:val="00D44414"/>
    <w:rsid w:val="00D44C16"/>
    <w:rsid w:val="00D45281"/>
    <w:rsid w:val="00D4533A"/>
    <w:rsid w:val="00D45593"/>
    <w:rsid w:val="00D45CC7"/>
    <w:rsid w:val="00D45DA7"/>
    <w:rsid w:val="00D46238"/>
    <w:rsid w:val="00D462B0"/>
    <w:rsid w:val="00D46384"/>
    <w:rsid w:val="00D4643D"/>
    <w:rsid w:val="00D46996"/>
    <w:rsid w:val="00D46AAC"/>
    <w:rsid w:val="00D47177"/>
    <w:rsid w:val="00D471B2"/>
    <w:rsid w:val="00D47219"/>
    <w:rsid w:val="00D4732C"/>
    <w:rsid w:val="00D47488"/>
    <w:rsid w:val="00D47605"/>
    <w:rsid w:val="00D47905"/>
    <w:rsid w:val="00D47C87"/>
    <w:rsid w:val="00D501A0"/>
    <w:rsid w:val="00D50783"/>
    <w:rsid w:val="00D50D81"/>
    <w:rsid w:val="00D512ED"/>
    <w:rsid w:val="00D513D6"/>
    <w:rsid w:val="00D5212D"/>
    <w:rsid w:val="00D52466"/>
    <w:rsid w:val="00D5250F"/>
    <w:rsid w:val="00D52564"/>
    <w:rsid w:val="00D529CA"/>
    <w:rsid w:val="00D52AAA"/>
    <w:rsid w:val="00D52D55"/>
    <w:rsid w:val="00D52DF6"/>
    <w:rsid w:val="00D5407C"/>
    <w:rsid w:val="00D54607"/>
    <w:rsid w:val="00D54DFE"/>
    <w:rsid w:val="00D5513A"/>
    <w:rsid w:val="00D55630"/>
    <w:rsid w:val="00D55637"/>
    <w:rsid w:val="00D55705"/>
    <w:rsid w:val="00D55ABF"/>
    <w:rsid w:val="00D56257"/>
    <w:rsid w:val="00D56493"/>
    <w:rsid w:val="00D5652D"/>
    <w:rsid w:val="00D56AFE"/>
    <w:rsid w:val="00D57040"/>
    <w:rsid w:val="00D574DC"/>
    <w:rsid w:val="00D575AC"/>
    <w:rsid w:val="00D575FC"/>
    <w:rsid w:val="00D57B56"/>
    <w:rsid w:val="00D57F02"/>
    <w:rsid w:val="00D602C4"/>
    <w:rsid w:val="00D6046A"/>
    <w:rsid w:val="00D604D1"/>
    <w:rsid w:val="00D60F0D"/>
    <w:rsid w:val="00D61056"/>
    <w:rsid w:val="00D61266"/>
    <w:rsid w:val="00D6129D"/>
    <w:rsid w:val="00D6146B"/>
    <w:rsid w:val="00D61763"/>
    <w:rsid w:val="00D61E83"/>
    <w:rsid w:val="00D61E9C"/>
    <w:rsid w:val="00D623C7"/>
    <w:rsid w:val="00D624C9"/>
    <w:rsid w:val="00D62939"/>
    <w:rsid w:val="00D62C1E"/>
    <w:rsid w:val="00D62F7A"/>
    <w:rsid w:val="00D63331"/>
    <w:rsid w:val="00D63764"/>
    <w:rsid w:val="00D638C6"/>
    <w:rsid w:val="00D63BDA"/>
    <w:rsid w:val="00D63E16"/>
    <w:rsid w:val="00D63FBF"/>
    <w:rsid w:val="00D6476D"/>
    <w:rsid w:val="00D648B5"/>
    <w:rsid w:val="00D64B64"/>
    <w:rsid w:val="00D64C44"/>
    <w:rsid w:val="00D64DB4"/>
    <w:rsid w:val="00D650EB"/>
    <w:rsid w:val="00D65231"/>
    <w:rsid w:val="00D65770"/>
    <w:rsid w:val="00D65D37"/>
    <w:rsid w:val="00D65F16"/>
    <w:rsid w:val="00D65F9F"/>
    <w:rsid w:val="00D66052"/>
    <w:rsid w:val="00D662BE"/>
    <w:rsid w:val="00D668F4"/>
    <w:rsid w:val="00D6693C"/>
    <w:rsid w:val="00D66FC5"/>
    <w:rsid w:val="00D672FF"/>
    <w:rsid w:val="00D6750B"/>
    <w:rsid w:val="00D67D29"/>
    <w:rsid w:val="00D70457"/>
    <w:rsid w:val="00D70798"/>
    <w:rsid w:val="00D70839"/>
    <w:rsid w:val="00D70873"/>
    <w:rsid w:val="00D70BC5"/>
    <w:rsid w:val="00D71209"/>
    <w:rsid w:val="00D71292"/>
    <w:rsid w:val="00D712F2"/>
    <w:rsid w:val="00D713E9"/>
    <w:rsid w:val="00D716C9"/>
    <w:rsid w:val="00D71E5E"/>
    <w:rsid w:val="00D7205A"/>
    <w:rsid w:val="00D72501"/>
    <w:rsid w:val="00D727A0"/>
    <w:rsid w:val="00D72899"/>
    <w:rsid w:val="00D72942"/>
    <w:rsid w:val="00D72997"/>
    <w:rsid w:val="00D72B1C"/>
    <w:rsid w:val="00D72BD0"/>
    <w:rsid w:val="00D72E16"/>
    <w:rsid w:val="00D73415"/>
    <w:rsid w:val="00D735CD"/>
    <w:rsid w:val="00D73A29"/>
    <w:rsid w:val="00D73A6E"/>
    <w:rsid w:val="00D73BE9"/>
    <w:rsid w:val="00D73E9C"/>
    <w:rsid w:val="00D73EE6"/>
    <w:rsid w:val="00D74C97"/>
    <w:rsid w:val="00D74DBE"/>
    <w:rsid w:val="00D75335"/>
    <w:rsid w:val="00D75491"/>
    <w:rsid w:val="00D75CF4"/>
    <w:rsid w:val="00D768F0"/>
    <w:rsid w:val="00D774C8"/>
    <w:rsid w:val="00D779E9"/>
    <w:rsid w:val="00D77EAA"/>
    <w:rsid w:val="00D800FE"/>
    <w:rsid w:val="00D80170"/>
    <w:rsid w:val="00D8053C"/>
    <w:rsid w:val="00D807BF"/>
    <w:rsid w:val="00D8084D"/>
    <w:rsid w:val="00D8185B"/>
    <w:rsid w:val="00D81C3D"/>
    <w:rsid w:val="00D81DA1"/>
    <w:rsid w:val="00D81EC1"/>
    <w:rsid w:val="00D820E8"/>
    <w:rsid w:val="00D823D4"/>
    <w:rsid w:val="00D826E3"/>
    <w:rsid w:val="00D82BD5"/>
    <w:rsid w:val="00D82E5F"/>
    <w:rsid w:val="00D83579"/>
    <w:rsid w:val="00D836F0"/>
    <w:rsid w:val="00D841D2"/>
    <w:rsid w:val="00D8421C"/>
    <w:rsid w:val="00D84A49"/>
    <w:rsid w:val="00D84EAB"/>
    <w:rsid w:val="00D858C5"/>
    <w:rsid w:val="00D85988"/>
    <w:rsid w:val="00D862F5"/>
    <w:rsid w:val="00D863EC"/>
    <w:rsid w:val="00D86801"/>
    <w:rsid w:val="00D86857"/>
    <w:rsid w:val="00D868B6"/>
    <w:rsid w:val="00D87036"/>
    <w:rsid w:val="00D870C5"/>
    <w:rsid w:val="00D874C4"/>
    <w:rsid w:val="00D87517"/>
    <w:rsid w:val="00D87904"/>
    <w:rsid w:val="00D87AA2"/>
    <w:rsid w:val="00D900BB"/>
    <w:rsid w:val="00D90337"/>
    <w:rsid w:val="00D904E0"/>
    <w:rsid w:val="00D90866"/>
    <w:rsid w:val="00D90978"/>
    <w:rsid w:val="00D909B1"/>
    <w:rsid w:val="00D91156"/>
    <w:rsid w:val="00D914B2"/>
    <w:rsid w:val="00D92165"/>
    <w:rsid w:val="00D92597"/>
    <w:rsid w:val="00D92F54"/>
    <w:rsid w:val="00D93178"/>
    <w:rsid w:val="00D93791"/>
    <w:rsid w:val="00D9389F"/>
    <w:rsid w:val="00D94446"/>
    <w:rsid w:val="00D944E4"/>
    <w:rsid w:val="00D94A1E"/>
    <w:rsid w:val="00D94ADA"/>
    <w:rsid w:val="00D94D96"/>
    <w:rsid w:val="00D95074"/>
    <w:rsid w:val="00D9519B"/>
    <w:rsid w:val="00D954BA"/>
    <w:rsid w:val="00D95575"/>
    <w:rsid w:val="00D95BBF"/>
    <w:rsid w:val="00D95C9F"/>
    <w:rsid w:val="00D95E87"/>
    <w:rsid w:val="00D968E3"/>
    <w:rsid w:val="00D96CB9"/>
    <w:rsid w:val="00D97026"/>
    <w:rsid w:val="00D976A7"/>
    <w:rsid w:val="00D97741"/>
    <w:rsid w:val="00D97AA5"/>
    <w:rsid w:val="00D97BD4"/>
    <w:rsid w:val="00DA017B"/>
    <w:rsid w:val="00DA0502"/>
    <w:rsid w:val="00DA21B4"/>
    <w:rsid w:val="00DA2266"/>
    <w:rsid w:val="00DA26BA"/>
    <w:rsid w:val="00DA2BE6"/>
    <w:rsid w:val="00DA318B"/>
    <w:rsid w:val="00DA35F3"/>
    <w:rsid w:val="00DA426B"/>
    <w:rsid w:val="00DA43A1"/>
    <w:rsid w:val="00DA43EC"/>
    <w:rsid w:val="00DA44C2"/>
    <w:rsid w:val="00DA479B"/>
    <w:rsid w:val="00DA5077"/>
    <w:rsid w:val="00DA5525"/>
    <w:rsid w:val="00DA553A"/>
    <w:rsid w:val="00DA5F67"/>
    <w:rsid w:val="00DA6268"/>
    <w:rsid w:val="00DA6E18"/>
    <w:rsid w:val="00DA736B"/>
    <w:rsid w:val="00DA73F4"/>
    <w:rsid w:val="00DA7572"/>
    <w:rsid w:val="00DA7A5D"/>
    <w:rsid w:val="00DA7B9B"/>
    <w:rsid w:val="00DB0136"/>
    <w:rsid w:val="00DB056B"/>
    <w:rsid w:val="00DB09BE"/>
    <w:rsid w:val="00DB0A88"/>
    <w:rsid w:val="00DB1572"/>
    <w:rsid w:val="00DB17EB"/>
    <w:rsid w:val="00DB200D"/>
    <w:rsid w:val="00DB20EE"/>
    <w:rsid w:val="00DB2718"/>
    <w:rsid w:val="00DB30AA"/>
    <w:rsid w:val="00DB318D"/>
    <w:rsid w:val="00DB3628"/>
    <w:rsid w:val="00DB37B5"/>
    <w:rsid w:val="00DB3BD7"/>
    <w:rsid w:val="00DB3E92"/>
    <w:rsid w:val="00DB3FC2"/>
    <w:rsid w:val="00DB416C"/>
    <w:rsid w:val="00DB41E2"/>
    <w:rsid w:val="00DB4A9D"/>
    <w:rsid w:val="00DB4B3C"/>
    <w:rsid w:val="00DB4EDD"/>
    <w:rsid w:val="00DB544D"/>
    <w:rsid w:val="00DB5602"/>
    <w:rsid w:val="00DB57D5"/>
    <w:rsid w:val="00DB5862"/>
    <w:rsid w:val="00DB5863"/>
    <w:rsid w:val="00DB5A8C"/>
    <w:rsid w:val="00DB5B1D"/>
    <w:rsid w:val="00DB5B24"/>
    <w:rsid w:val="00DB5C23"/>
    <w:rsid w:val="00DB61E6"/>
    <w:rsid w:val="00DB630A"/>
    <w:rsid w:val="00DB73B3"/>
    <w:rsid w:val="00DB7430"/>
    <w:rsid w:val="00DB7529"/>
    <w:rsid w:val="00DB78C3"/>
    <w:rsid w:val="00DB79FE"/>
    <w:rsid w:val="00DB7DC9"/>
    <w:rsid w:val="00DC02EE"/>
    <w:rsid w:val="00DC05C7"/>
    <w:rsid w:val="00DC0654"/>
    <w:rsid w:val="00DC08FE"/>
    <w:rsid w:val="00DC0DE8"/>
    <w:rsid w:val="00DC0FE7"/>
    <w:rsid w:val="00DC105C"/>
    <w:rsid w:val="00DC12F5"/>
    <w:rsid w:val="00DC1BE4"/>
    <w:rsid w:val="00DC244E"/>
    <w:rsid w:val="00DC4014"/>
    <w:rsid w:val="00DC4016"/>
    <w:rsid w:val="00DC41CF"/>
    <w:rsid w:val="00DC45B6"/>
    <w:rsid w:val="00DC4C5C"/>
    <w:rsid w:val="00DC6099"/>
    <w:rsid w:val="00DC618B"/>
    <w:rsid w:val="00DC65B2"/>
    <w:rsid w:val="00DC6B03"/>
    <w:rsid w:val="00DC6E01"/>
    <w:rsid w:val="00DC70EB"/>
    <w:rsid w:val="00DC7264"/>
    <w:rsid w:val="00DD0344"/>
    <w:rsid w:val="00DD0949"/>
    <w:rsid w:val="00DD0A1E"/>
    <w:rsid w:val="00DD0C44"/>
    <w:rsid w:val="00DD234D"/>
    <w:rsid w:val="00DD2645"/>
    <w:rsid w:val="00DD3283"/>
    <w:rsid w:val="00DD3ADB"/>
    <w:rsid w:val="00DD3D22"/>
    <w:rsid w:val="00DD3DFF"/>
    <w:rsid w:val="00DD3F0E"/>
    <w:rsid w:val="00DD4257"/>
    <w:rsid w:val="00DD42F1"/>
    <w:rsid w:val="00DD4690"/>
    <w:rsid w:val="00DD4838"/>
    <w:rsid w:val="00DD4C1A"/>
    <w:rsid w:val="00DD4F23"/>
    <w:rsid w:val="00DD51F7"/>
    <w:rsid w:val="00DD54E5"/>
    <w:rsid w:val="00DD6444"/>
    <w:rsid w:val="00DD646D"/>
    <w:rsid w:val="00DD67A1"/>
    <w:rsid w:val="00DD6A5A"/>
    <w:rsid w:val="00DD6DAC"/>
    <w:rsid w:val="00DD74C8"/>
    <w:rsid w:val="00DD761C"/>
    <w:rsid w:val="00DD79FF"/>
    <w:rsid w:val="00DD7DE8"/>
    <w:rsid w:val="00DE00A8"/>
    <w:rsid w:val="00DE01C1"/>
    <w:rsid w:val="00DE17DF"/>
    <w:rsid w:val="00DE1DA4"/>
    <w:rsid w:val="00DE1E17"/>
    <w:rsid w:val="00DE2A9C"/>
    <w:rsid w:val="00DE2AC4"/>
    <w:rsid w:val="00DE2CF3"/>
    <w:rsid w:val="00DE2E33"/>
    <w:rsid w:val="00DE3B2A"/>
    <w:rsid w:val="00DE405C"/>
    <w:rsid w:val="00DE407C"/>
    <w:rsid w:val="00DE46C4"/>
    <w:rsid w:val="00DE4B08"/>
    <w:rsid w:val="00DE4C17"/>
    <w:rsid w:val="00DE538D"/>
    <w:rsid w:val="00DE53FD"/>
    <w:rsid w:val="00DE556E"/>
    <w:rsid w:val="00DE5C2E"/>
    <w:rsid w:val="00DE5C48"/>
    <w:rsid w:val="00DE6272"/>
    <w:rsid w:val="00DE636A"/>
    <w:rsid w:val="00DE645A"/>
    <w:rsid w:val="00DE693C"/>
    <w:rsid w:val="00DE6D7D"/>
    <w:rsid w:val="00DE6EB1"/>
    <w:rsid w:val="00DE74D9"/>
    <w:rsid w:val="00DE7A82"/>
    <w:rsid w:val="00DE7ACB"/>
    <w:rsid w:val="00DF0397"/>
    <w:rsid w:val="00DF03B2"/>
    <w:rsid w:val="00DF05D4"/>
    <w:rsid w:val="00DF09BE"/>
    <w:rsid w:val="00DF0A23"/>
    <w:rsid w:val="00DF0A93"/>
    <w:rsid w:val="00DF0CA5"/>
    <w:rsid w:val="00DF0D38"/>
    <w:rsid w:val="00DF0D3C"/>
    <w:rsid w:val="00DF0DBE"/>
    <w:rsid w:val="00DF10AC"/>
    <w:rsid w:val="00DF18B4"/>
    <w:rsid w:val="00DF215C"/>
    <w:rsid w:val="00DF2B6B"/>
    <w:rsid w:val="00DF2E06"/>
    <w:rsid w:val="00DF2E68"/>
    <w:rsid w:val="00DF2F67"/>
    <w:rsid w:val="00DF2F9F"/>
    <w:rsid w:val="00DF35B7"/>
    <w:rsid w:val="00DF36A4"/>
    <w:rsid w:val="00DF383D"/>
    <w:rsid w:val="00DF3A58"/>
    <w:rsid w:val="00DF3BE7"/>
    <w:rsid w:val="00DF3C42"/>
    <w:rsid w:val="00DF432E"/>
    <w:rsid w:val="00DF46DE"/>
    <w:rsid w:val="00DF47ED"/>
    <w:rsid w:val="00DF4A55"/>
    <w:rsid w:val="00DF4ABD"/>
    <w:rsid w:val="00DF5211"/>
    <w:rsid w:val="00DF537D"/>
    <w:rsid w:val="00DF545F"/>
    <w:rsid w:val="00DF54E6"/>
    <w:rsid w:val="00DF5607"/>
    <w:rsid w:val="00DF57F1"/>
    <w:rsid w:val="00DF5B4A"/>
    <w:rsid w:val="00DF5DA8"/>
    <w:rsid w:val="00DF5DCA"/>
    <w:rsid w:val="00DF5E32"/>
    <w:rsid w:val="00DF6702"/>
    <w:rsid w:val="00DF6B20"/>
    <w:rsid w:val="00DF6E46"/>
    <w:rsid w:val="00DF73E0"/>
    <w:rsid w:val="00DF792A"/>
    <w:rsid w:val="00DF7ADC"/>
    <w:rsid w:val="00E00062"/>
    <w:rsid w:val="00E00179"/>
    <w:rsid w:val="00E00388"/>
    <w:rsid w:val="00E0045A"/>
    <w:rsid w:val="00E006C1"/>
    <w:rsid w:val="00E009DE"/>
    <w:rsid w:val="00E00C35"/>
    <w:rsid w:val="00E00D25"/>
    <w:rsid w:val="00E00D5A"/>
    <w:rsid w:val="00E01204"/>
    <w:rsid w:val="00E01782"/>
    <w:rsid w:val="00E017EA"/>
    <w:rsid w:val="00E01830"/>
    <w:rsid w:val="00E01F52"/>
    <w:rsid w:val="00E02141"/>
    <w:rsid w:val="00E02342"/>
    <w:rsid w:val="00E02455"/>
    <w:rsid w:val="00E026B6"/>
    <w:rsid w:val="00E02B1D"/>
    <w:rsid w:val="00E02C3E"/>
    <w:rsid w:val="00E02D00"/>
    <w:rsid w:val="00E03369"/>
    <w:rsid w:val="00E034A9"/>
    <w:rsid w:val="00E034E8"/>
    <w:rsid w:val="00E039FF"/>
    <w:rsid w:val="00E040C0"/>
    <w:rsid w:val="00E0422F"/>
    <w:rsid w:val="00E04511"/>
    <w:rsid w:val="00E04554"/>
    <w:rsid w:val="00E04675"/>
    <w:rsid w:val="00E04D2B"/>
    <w:rsid w:val="00E059F7"/>
    <w:rsid w:val="00E05C4E"/>
    <w:rsid w:val="00E0619F"/>
    <w:rsid w:val="00E064F8"/>
    <w:rsid w:val="00E065A3"/>
    <w:rsid w:val="00E06D01"/>
    <w:rsid w:val="00E06D4A"/>
    <w:rsid w:val="00E075F0"/>
    <w:rsid w:val="00E07868"/>
    <w:rsid w:val="00E101C0"/>
    <w:rsid w:val="00E1081D"/>
    <w:rsid w:val="00E109ED"/>
    <w:rsid w:val="00E10AA1"/>
    <w:rsid w:val="00E10AF5"/>
    <w:rsid w:val="00E10EEE"/>
    <w:rsid w:val="00E1140D"/>
    <w:rsid w:val="00E115C0"/>
    <w:rsid w:val="00E11AAD"/>
    <w:rsid w:val="00E12060"/>
    <w:rsid w:val="00E127BD"/>
    <w:rsid w:val="00E128E3"/>
    <w:rsid w:val="00E12AC7"/>
    <w:rsid w:val="00E12DA5"/>
    <w:rsid w:val="00E12E07"/>
    <w:rsid w:val="00E130DA"/>
    <w:rsid w:val="00E1347C"/>
    <w:rsid w:val="00E13508"/>
    <w:rsid w:val="00E13E87"/>
    <w:rsid w:val="00E14608"/>
    <w:rsid w:val="00E1470D"/>
    <w:rsid w:val="00E14D07"/>
    <w:rsid w:val="00E14D0E"/>
    <w:rsid w:val="00E15140"/>
    <w:rsid w:val="00E15149"/>
    <w:rsid w:val="00E154D3"/>
    <w:rsid w:val="00E1554B"/>
    <w:rsid w:val="00E15BE0"/>
    <w:rsid w:val="00E15C58"/>
    <w:rsid w:val="00E15E6D"/>
    <w:rsid w:val="00E166B4"/>
    <w:rsid w:val="00E16D43"/>
    <w:rsid w:val="00E173C1"/>
    <w:rsid w:val="00E17875"/>
    <w:rsid w:val="00E1797B"/>
    <w:rsid w:val="00E179DE"/>
    <w:rsid w:val="00E179FA"/>
    <w:rsid w:val="00E20430"/>
    <w:rsid w:val="00E20751"/>
    <w:rsid w:val="00E20A6B"/>
    <w:rsid w:val="00E20AB6"/>
    <w:rsid w:val="00E20EE5"/>
    <w:rsid w:val="00E2110C"/>
    <w:rsid w:val="00E211D5"/>
    <w:rsid w:val="00E2159E"/>
    <w:rsid w:val="00E2164A"/>
    <w:rsid w:val="00E216C5"/>
    <w:rsid w:val="00E21952"/>
    <w:rsid w:val="00E21F2B"/>
    <w:rsid w:val="00E229DD"/>
    <w:rsid w:val="00E22ED0"/>
    <w:rsid w:val="00E22FD4"/>
    <w:rsid w:val="00E23050"/>
    <w:rsid w:val="00E23052"/>
    <w:rsid w:val="00E2393F"/>
    <w:rsid w:val="00E239A2"/>
    <w:rsid w:val="00E23CD8"/>
    <w:rsid w:val="00E24585"/>
    <w:rsid w:val="00E24D41"/>
    <w:rsid w:val="00E252A1"/>
    <w:rsid w:val="00E25487"/>
    <w:rsid w:val="00E25B20"/>
    <w:rsid w:val="00E2601D"/>
    <w:rsid w:val="00E2613D"/>
    <w:rsid w:val="00E2619B"/>
    <w:rsid w:val="00E2629A"/>
    <w:rsid w:val="00E26523"/>
    <w:rsid w:val="00E26D2F"/>
    <w:rsid w:val="00E271DD"/>
    <w:rsid w:val="00E276ED"/>
    <w:rsid w:val="00E279D8"/>
    <w:rsid w:val="00E27DB0"/>
    <w:rsid w:val="00E27F8B"/>
    <w:rsid w:val="00E30023"/>
    <w:rsid w:val="00E3092A"/>
    <w:rsid w:val="00E30970"/>
    <w:rsid w:val="00E30D9E"/>
    <w:rsid w:val="00E30F16"/>
    <w:rsid w:val="00E3108F"/>
    <w:rsid w:val="00E31736"/>
    <w:rsid w:val="00E31A4F"/>
    <w:rsid w:val="00E3246A"/>
    <w:rsid w:val="00E32850"/>
    <w:rsid w:val="00E32BE4"/>
    <w:rsid w:val="00E3331D"/>
    <w:rsid w:val="00E334DD"/>
    <w:rsid w:val="00E33619"/>
    <w:rsid w:val="00E33931"/>
    <w:rsid w:val="00E33C5A"/>
    <w:rsid w:val="00E33E89"/>
    <w:rsid w:val="00E34308"/>
    <w:rsid w:val="00E34DA2"/>
    <w:rsid w:val="00E35487"/>
    <w:rsid w:val="00E35D94"/>
    <w:rsid w:val="00E35FD6"/>
    <w:rsid w:val="00E362E5"/>
    <w:rsid w:val="00E363BD"/>
    <w:rsid w:val="00E36694"/>
    <w:rsid w:val="00E36B4D"/>
    <w:rsid w:val="00E36E43"/>
    <w:rsid w:val="00E36F38"/>
    <w:rsid w:val="00E37598"/>
    <w:rsid w:val="00E37DEE"/>
    <w:rsid w:val="00E37EE4"/>
    <w:rsid w:val="00E40975"/>
    <w:rsid w:val="00E4104F"/>
    <w:rsid w:val="00E41B26"/>
    <w:rsid w:val="00E42A08"/>
    <w:rsid w:val="00E42EF5"/>
    <w:rsid w:val="00E43074"/>
    <w:rsid w:val="00E431FE"/>
    <w:rsid w:val="00E439B1"/>
    <w:rsid w:val="00E43E31"/>
    <w:rsid w:val="00E44144"/>
    <w:rsid w:val="00E44265"/>
    <w:rsid w:val="00E44900"/>
    <w:rsid w:val="00E44992"/>
    <w:rsid w:val="00E44D9D"/>
    <w:rsid w:val="00E4691F"/>
    <w:rsid w:val="00E46A35"/>
    <w:rsid w:val="00E47133"/>
    <w:rsid w:val="00E47149"/>
    <w:rsid w:val="00E472D6"/>
    <w:rsid w:val="00E47927"/>
    <w:rsid w:val="00E47D0C"/>
    <w:rsid w:val="00E500C8"/>
    <w:rsid w:val="00E50305"/>
    <w:rsid w:val="00E50456"/>
    <w:rsid w:val="00E50B02"/>
    <w:rsid w:val="00E511C6"/>
    <w:rsid w:val="00E51381"/>
    <w:rsid w:val="00E51718"/>
    <w:rsid w:val="00E52004"/>
    <w:rsid w:val="00E5227F"/>
    <w:rsid w:val="00E52379"/>
    <w:rsid w:val="00E523B5"/>
    <w:rsid w:val="00E52505"/>
    <w:rsid w:val="00E526FC"/>
    <w:rsid w:val="00E528CA"/>
    <w:rsid w:val="00E52E3F"/>
    <w:rsid w:val="00E53234"/>
    <w:rsid w:val="00E533CA"/>
    <w:rsid w:val="00E53505"/>
    <w:rsid w:val="00E53C6E"/>
    <w:rsid w:val="00E53D5B"/>
    <w:rsid w:val="00E549F4"/>
    <w:rsid w:val="00E5577E"/>
    <w:rsid w:val="00E55A8F"/>
    <w:rsid w:val="00E55CB1"/>
    <w:rsid w:val="00E55D23"/>
    <w:rsid w:val="00E56670"/>
    <w:rsid w:val="00E56DF6"/>
    <w:rsid w:val="00E56F21"/>
    <w:rsid w:val="00E56FF8"/>
    <w:rsid w:val="00E57780"/>
    <w:rsid w:val="00E57F0F"/>
    <w:rsid w:val="00E6026B"/>
    <w:rsid w:val="00E6068B"/>
    <w:rsid w:val="00E60C8F"/>
    <w:rsid w:val="00E61228"/>
    <w:rsid w:val="00E6128B"/>
    <w:rsid w:val="00E61666"/>
    <w:rsid w:val="00E61A3B"/>
    <w:rsid w:val="00E61BCD"/>
    <w:rsid w:val="00E61EB8"/>
    <w:rsid w:val="00E621E6"/>
    <w:rsid w:val="00E6230C"/>
    <w:rsid w:val="00E6235F"/>
    <w:rsid w:val="00E6245E"/>
    <w:rsid w:val="00E629E6"/>
    <w:rsid w:val="00E62CB8"/>
    <w:rsid w:val="00E62F78"/>
    <w:rsid w:val="00E6300D"/>
    <w:rsid w:val="00E634CF"/>
    <w:rsid w:val="00E64241"/>
    <w:rsid w:val="00E64553"/>
    <w:rsid w:val="00E64980"/>
    <w:rsid w:val="00E64CE2"/>
    <w:rsid w:val="00E64F09"/>
    <w:rsid w:val="00E65025"/>
    <w:rsid w:val="00E65573"/>
    <w:rsid w:val="00E65A25"/>
    <w:rsid w:val="00E65DF8"/>
    <w:rsid w:val="00E65E7B"/>
    <w:rsid w:val="00E6606F"/>
    <w:rsid w:val="00E662BF"/>
    <w:rsid w:val="00E662C2"/>
    <w:rsid w:val="00E663C6"/>
    <w:rsid w:val="00E66562"/>
    <w:rsid w:val="00E66803"/>
    <w:rsid w:val="00E66CEF"/>
    <w:rsid w:val="00E67091"/>
    <w:rsid w:val="00E6709F"/>
    <w:rsid w:val="00E67320"/>
    <w:rsid w:val="00E6740F"/>
    <w:rsid w:val="00E675AC"/>
    <w:rsid w:val="00E67A24"/>
    <w:rsid w:val="00E70096"/>
    <w:rsid w:val="00E707B9"/>
    <w:rsid w:val="00E707FF"/>
    <w:rsid w:val="00E70AA3"/>
    <w:rsid w:val="00E70B8F"/>
    <w:rsid w:val="00E70F1B"/>
    <w:rsid w:val="00E71598"/>
    <w:rsid w:val="00E71740"/>
    <w:rsid w:val="00E71895"/>
    <w:rsid w:val="00E7269B"/>
    <w:rsid w:val="00E726DE"/>
    <w:rsid w:val="00E72EBA"/>
    <w:rsid w:val="00E737CD"/>
    <w:rsid w:val="00E73993"/>
    <w:rsid w:val="00E73C1F"/>
    <w:rsid w:val="00E74111"/>
    <w:rsid w:val="00E7438D"/>
    <w:rsid w:val="00E7484A"/>
    <w:rsid w:val="00E74AF0"/>
    <w:rsid w:val="00E754B4"/>
    <w:rsid w:val="00E75609"/>
    <w:rsid w:val="00E75733"/>
    <w:rsid w:val="00E765F3"/>
    <w:rsid w:val="00E766CF"/>
    <w:rsid w:val="00E771C9"/>
    <w:rsid w:val="00E773D0"/>
    <w:rsid w:val="00E77A6A"/>
    <w:rsid w:val="00E77C18"/>
    <w:rsid w:val="00E77C9E"/>
    <w:rsid w:val="00E80698"/>
    <w:rsid w:val="00E80845"/>
    <w:rsid w:val="00E80D5B"/>
    <w:rsid w:val="00E80D6D"/>
    <w:rsid w:val="00E80F1A"/>
    <w:rsid w:val="00E81435"/>
    <w:rsid w:val="00E815C6"/>
    <w:rsid w:val="00E82548"/>
    <w:rsid w:val="00E8263F"/>
    <w:rsid w:val="00E828B8"/>
    <w:rsid w:val="00E82F15"/>
    <w:rsid w:val="00E8316F"/>
    <w:rsid w:val="00E83325"/>
    <w:rsid w:val="00E8344E"/>
    <w:rsid w:val="00E837BE"/>
    <w:rsid w:val="00E83F99"/>
    <w:rsid w:val="00E84FFB"/>
    <w:rsid w:val="00E85A48"/>
    <w:rsid w:val="00E85D46"/>
    <w:rsid w:val="00E86A90"/>
    <w:rsid w:val="00E87023"/>
    <w:rsid w:val="00E903C7"/>
    <w:rsid w:val="00E9050E"/>
    <w:rsid w:val="00E90601"/>
    <w:rsid w:val="00E90987"/>
    <w:rsid w:val="00E90E01"/>
    <w:rsid w:val="00E90E07"/>
    <w:rsid w:val="00E91609"/>
    <w:rsid w:val="00E91C50"/>
    <w:rsid w:val="00E91F91"/>
    <w:rsid w:val="00E92074"/>
    <w:rsid w:val="00E922A7"/>
    <w:rsid w:val="00E923A5"/>
    <w:rsid w:val="00E9316A"/>
    <w:rsid w:val="00E93ABB"/>
    <w:rsid w:val="00E93AF1"/>
    <w:rsid w:val="00E93FE2"/>
    <w:rsid w:val="00E941ED"/>
    <w:rsid w:val="00E9585A"/>
    <w:rsid w:val="00E95D60"/>
    <w:rsid w:val="00E95E8D"/>
    <w:rsid w:val="00E969D4"/>
    <w:rsid w:val="00E96FE7"/>
    <w:rsid w:val="00E97499"/>
    <w:rsid w:val="00E97833"/>
    <w:rsid w:val="00E97EE2"/>
    <w:rsid w:val="00EA04D1"/>
    <w:rsid w:val="00EA0554"/>
    <w:rsid w:val="00EA0883"/>
    <w:rsid w:val="00EA10EB"/>
    <w:rsid w:val="00EA1313"/>
    <w:rsid w:val="00EA15FC"/>
    <w:rsid w:val="00EA229A"/>
    <w:rsid w:val="00EA22D1"/>
    <w:rsid w:val="00EA22F5"/>
    <w:rsid w:val="00EA25BD"/>
    <w:rsid w:val="00EA2F97"/>
    <w:rsid w:val="00EA30D2"/>
    <w:rsid w:val="00EA369B"/>
    <w:rsid w:val="00EA3769"/>
    <w:rsid w:val="00EA3961"/>
    <w:rsid w:val="00EA39ED"/>
    <w:rsid w:val="00EA39FB"/>
    <w:rsid w:val="00EA3D4F"/>
    <w:rsid w:val="00EA4B83"/>
    <w:rsid w:val="00EA526A"/>
    <w:rsid w:val="00EA5324"/>
    <w:rsid w:val="00EA56A5"/>
    <w:rsid w:val="00EA5750"/>
    <w:rsid w:val="00EA58F7"/>
    <w:rsid w:val="00EA5B6D"/>
    <w:rsid w:val="00EA5CB1"/>
    <w:rsid w:val="00EA5DD0"/>
    <w:rsid w:val="00EA6107"/>
    <w:rsid w:val="00EA6466"/>
    <w:rsid w:val="00EA685A"/>
    <w:rsid w:val="00EA6D70"/>
    <w:rsid w:val="00EA6FE7"/>
    <w:rsid w:val="00EA71CE"/>
    <w:rsid w:val="00EA7498"/>
    <w:rsid w:val="00EA7885"/>
    <w:rsid w:val="00EB00F4"/>
    <w:rsid w:val="00EB0186"/>
    <w:rsid w:val="00EB034B"/>
    <w:rsid w:val="00EB14A9"/>
    <w:rsid w:val="00EB19D5"/>
    <w:rsid w:val="00EB1EC3"/>
    <w:rsid w:val="00EB2221"/>
    <w:rsid w:val="00EB2364"/>
    <w:rsid w:val="00EB26C2"/>
    <w:rsid w:val="00EB29E1"/>
    <w:rsid w:val="00EB2E8D"/>
    <w:rsid w:val="00EB307E"/>
    <w:rsid w:val="00EB34F5"/>
    <w:rsid w:val="00EB38D1"/>
    <w:rsid w:val="00EB4188"/>
    <w:rsid w:val="00EB42CA"/>
    <w:rsid w:val="00EB448B"/>
    <w:rsid w:val="00EB4970"/>
    <w:rsid w:val="00EB4A55"/>
    <w:rsid w:val="00EB4FB0"/>
    <w:rsid w:val="00EB5518"/>
    <w:rsid w:val="00EB55BC"/>
    <w:rsid w:val="00EB56A2"/>
    <w:rsid w:val="00EB5850"/>
    <w:rsid w:val="00EB587F"/>
    <w:rsid w:val="00EB6818"/>
    <w:rsid w:val="00EB77BF"/>
    <w:rsid w:val="00EB791A"/>
    <w:rsid w:val="00EC042A"/>
    <w:rsid w:val="00EC0610"/>
    <w:rsid w:val="00EC065A"/>
    <w:rsid w:val="00EC19C2"/>
    <w:rsid w:val="00EC1A5D"/>
    <w:rsid w:val="00EC200D"/>
    <w:rsid w:val="00EC248E"/>
    <w:rsid w:val="00EC28EE"/>
    <w:rsid w:val="00EC2AED"/>
    <w:rsid w:val="00EC2D68"/>
    <w:rsid w:val="00EC36A2"/>
    <w:rsid w:val="00EC3C84"/>
    <w:rsid w:val="00EC4217"/>
    <w:rsid w:val="00EC54BB"/>
    <w:rsid w:val="00EC59EA"/>
    <w:rsid w:val="00EC5E8C"/>
    <w:rsid w:val="00EC6220"/>
    <w:rsid w:val="00EC6691"/>
    <w:rsid w:val="00EC6797"/>
    <w:rsid w:val="00EC71DF"/>
    <w:rsid w:val="00EC731C"/>
    <w:rsid w:val="00EC73F3"/>
    <w:rsid w:val="00EC74E7"/>
    <w:rsid w:val="00EC7771"/>
    <w:rsid w:val="00EC779D"/>
    <w:rsid w:val="00EC799D"/>
    <w:rsid w:val="00EC7DC4"/>
    <w:rsid w:val="00ED0254"/>
    <w:rsid w:val="00ED03D6"/>
    <w:rsid w:val="00ED04D4"/>
    <w:rsid w:val="00ED051B"/>
    <w:rsid w:val="00ED08EF"/>
    <w:rsid w:val="00ED1C64"/>
    <w:rsid w:val="00ED2034"/>
    <w:rsid w:val="00ED225C"/>
    <w:rsid w:val="00ED2265"/>
    <w:rsid w:val="00ED23E9"/>
    <w:rsid w:val="00ED2778"/>
    <w:rsid w:val="00ED2EC1"/>
    <w:rsid w:val="00ED2F06"/>
    <w:rsid w:val="00ED3474"/>
    <w:rsid w:val="00ED38E2"/>
    <w:rsid w:val="00ED3C52"/>
    <w:rsid w:val="00ED3DCE"/>
    <w:rsid w:val="00ED4100"/>
    <w:rsid w:val="00ED4275"/>
    <w:rsid w:val="00ED4503"/>
    <w:rsid w:val="00ED4620"/>
    <w:rsid w:val="00ED49F8"/>
    <w:rsid w:val="00ED4C4D"/>
    <w:rsid w:val="00ED5079"/>
    <w:rsid w:val="00ED59F0"/>
    <w:rsid w:val="00ED622D"/>
    <w:rsid w:val="00ED63F1"/>
    <w:rsid w:val="00ED655A"/>
    <w:rsid w:val="00ED69F1"/>
    <w:rsid w:val="00ED6A87"/>
    <w:rsid w:val="00ED6B47"/>
    <w:rsid w:val="00ED6D8B"/>
    <w:rsid w:val="00ED732A"/>
    <w:rsid w:val="00ED7970"/>
    <w:rsid w:val="00EE08C9"/>
    <w:rsid w:val="00EE0F38"/>
    <w:rsid w:val="00EE1675"/>
    <w:rsid w:val="00EE19AD"/>
    <w:rsid w:val="00EE1B88"/>
    <w:rsid w:val="00EE1BEE"/>
    <w:rsid w:val="00EE1ED3"/>
    <w:rsid w:val="00EE2471"/>
    <w:rsid w:val="00EE2571"/>
    <w:rsid w:val="00EE257D"/>
    <w:rsid w:val="00EE2D96"/>
    <w:rsid w:val="00EE2FDA"/>
    <w:rsid w:val="00EE3276"/>
    <w:rsid w:val="00EE379F"/>
    <w:rsid w:val="00EE391E"/>
    <w:rsid w:val="00EE39BA"/>
    <w:rsid w:val="00EE3E1E"/>
    <w:rsid w:val="00EE40BB"/>
    <w:rsid w:val="00EE4297"/>
    <w:rsid w:val="00EE42F0"/>
    <w:rsid w:val="00EE45A3"/>
    <w:rsid w:val="00EE5341"/>
    <w:rsid w:val="00EE586D"/>
    <w:rsid w:val="00EE5E5D"/>
    <w:rsid w:val="00EE6504"/>
    <w:rsid w:val="00EE655C"/>
    <w:rsid w:val="00EE6ECD"/>
    <w:rsid w:val="00EE7139"/>
    <w:rsid w:val="00EE7C93"/>
    <w:rsid w:val="00EE7D48"/>
    <w:rsid w:val="00EF026E"/>
    <w:rsid w:val="00EF0B57"/>
    <w:rsid w:val="00EF0C7C"/>
    <w:rsid w:val="00EF109D"/>
    <w:rsid w:val="00EF187B"/>
    <w:rsid w:val="00EF1B1B"/>
    <w:rsid w:val="00EF2976"/>
    <w:rsid w:val="00EF2DD6"/>
    <w:rsid w:val="00EF3239"/>
    <w:rsid w:val="00EF3EB3"/>
    <w:rsid w:val="00EF41D4"/>
    <w:rsid w:val="00EF4265"/>
    <w:rsid w:val="00EF4681"/>
    <w:rsid w:val="00EF513C"/>
    <w:rsid w:val="00EF547B"/>
    <w:rsid w:val="00EF5946"/>
    <w:rsid w:val="00EF5E79"/>
    <w:rsid w:val="00EF5FB9"/>
    <w:rsid w:val="00EF6449"/>
    <w:rsid w:val="00EF683B"/>
    <w:rsid w:val="00EF6AAB"/>
    <w:rsid w:val="00EF71FD"/>
    <w:rsid w:val="00EF7BEA"/>
    <w:rsid w:val="00F00ACB"/>
    <w:rsid w:val="00F00FAB"/>
    <w:rsid w:val="00F010A5"/>
    <w:rsid w:val="00F01393"/>
    <w:rsid w:val="00F01915"/>
    <w:rsid w:val="00F01B88"/>
    <w:rsid w:val="00F01FD7"/>
    <w:rsid w:val="00F0204D"/>
    <w:rsid w:val="00F02924"/>
    <w:rsid w:val="00F03342"/>
    <w:rsid w:val="00F0362C"/>
    <w:rsid w:val="00F042D8"/>
    <w:rsid w:val="00F04893"/>
    <w:rsid w:val="00F04A2B"/>
    <w:rsid w:val="00F04CFC"/>
    <w:rsid w:val="00F05922"/>
    <w:rsid w:val="00F05A37"/>
    <w:rsid w:val="00F06659"/>
    <w:rsid w:val="00F067CA"/>
    <w:rsid w:val="00F06817"/>
    <w:rsid w:val="00F06AC3"/>
    <w:rsid w:val="00F075EB"/>
    <w:rsid w:val="00F076D6"/>
    <w:rsid w:val="00F079B8"/>
    <w:rsid w:val="00F106FD"/>
    <w:rsid w:val="00F10782"/>
    <w:rsid w:val="00F108F9"/>
    <w:rsid w:val="00F10DA0"/>
    <w:rsid w:val="00F10E4C"/>
    <w:rsid w:val="00F1121B"/>
    <w:rsid w:val="00F11562"/>
    <w:rsid w:val="00F118A0"/>
    <w:rsid w:val="00F123EE"/>
    <w:rsid w:val="00F126AE"/>
    <w:rsid w:val="00F12DC9"/>
    <w:rsid w:val="00F13085"/>
    <w:rsid w:val="00F13122"/>
    <w:rsid w:val="00F138CE"/>
    <w:rsid w:val="00F1393E"/>
    <w:rsid w:val="00F13BC1"/>
    <w:rsid w:val="00F13E02"/>
    <w:rsid w:val="00F14755"/>
    <w:rsid w:val="00F14EE2"/>
    <w:rsid w:val="00F1504F"/>
    <w:rsid w:val="00F15D82"/>
    <w:rsid w:val="00F15DE7"/>
    <w:rsid w:val="00F15F47"/>
    <w:rsid w:val="00F15F81"/>
    <w:rsid w:val="00F163AB"/>
    <w:rsid w:val="00F16B08"/>
    <w:rsid w:val="00F16D2C"/>
    <w:rsid w:val="00F16DD2"/>
    <w:rsid w:val="00F17020"/>
    <w:rsid w:val="00F172A3"/>
    <w:rsid w:val="00F17600"/>
    <w:rsid w:val="00F17B82"/>
    <w:rsid w:val="00F17F00"/>
    <w:rsid w:val="00F2009E"/>
    <w:rsid w:val="00F200A0"/>
    <w:rsid w:val="00F20123"/>
    <w:rsid w:val="00F20142"/>
    <w:rsid w:val="00F20158"/>
    <w:rsid w:val="00F2059B"/>
    <w:rsid w:val="00F208E8"/>
    <w:rsid w:val="00F20AAC"/>
    <w:rsid w:val="00F20E3C"/>
    <w:rsid w:val="00F20FE0"/>
    <w:rsid w:val="00F212AA"/>
    <w:rsid w:val="00F21316"/>
    <w:rsid w:val="00F214AB"/>
    <w:rsid w:val="00F2184A"/>
    <w:rsid w:val="00F21A8A"/>
    <w:rsid w:val="00F21B05"/>
    <w:rsid w:val="00F223A0"/>
    <w:rsid w:val="00F22B0C"/>
    <w:rsid w:val="00F22B8A"/>
    <w:rsid w:val="00F22E81"/>
    <w:rsid w:val="00F230B6"/>
    <w:rsid w:val="00F2318A"/>
    <w:rsid w:val="00F23497"/>
    <w:rsid w:val="00F235C6"/>
    <w:rsid w:val="00F23A9A"/>
    <w:rsid w:val="00F23B26"/>
    <w:rsid w:val="00F23CDF"/>
    <w:rsid w:val="00F24007"/>
    <w:rsid w:val="00F24958"/>
    <w:rsid w:val="00F24A5C"/>
    <w:rsid w:val="00F24BB5"/>
    <w:rsid w:val="00F24F22"/>
    <w:rsid w:val="00F251E9"/>
    <w:rsid w:val="00F256D2"/>
    <w:rsid w:val="00F25A4F"/>
    <w:rsid w:val="00F25B3E"/>
    <w:rsid w:val="00F25B6A"/>
    <w:rsid w:val="00F25FAD"/>
    <w:rsid w:val="00F26903"/>
    <w:rsid w:val="00F26C42"/>
    <w:rsid w:val="00F26E5E"/>
    <w:rsid w:val="00F27108"/>
    <w:rsid w:val="00F272F5"/>
    <w:rsid w:val="00F27329"/>
    <w:rsid w:val="00F27495"/>
    <w:rsid w:val="00F27AD7"/>
    <w:rsid w:val="00F27ECC"/>
    <w:rsid w:val="00F27F3E"/>
    <w:rsid w:val="00F27F54"/>
    <w:rsid w:val="00F301F1"/>
    <w:rsid w:val="00F302D6"/>
    <w:rsid w:val="00F309EC"/>
    <w:rsid w:val="00F30AB7"/>
    <w:rsid w:val="00F30F93"/>
    <w:rsid w:val="00F30F9F"/>
    <w:rsid w:val="00F30FA7"/>
    <w:rsid w:val="00F31255"/>
    <w:rsid w:val="00F312E7"/>
    <w:rsid w:val="00F314E3"/>
    <w:rsid w:val="00F31D94"/>
    <w:rsid w:val="00F3207E"/>
    <w:rsid w:val="00F332F0"/>
    <w:rsid w:val="00F3362E"/>
    <w:rsid w:val="00F33909"/>
    <w:rsid w:val="00F33949"/>
    <w:rsid w:val="00F33AC6"/>
    <w:rsid w:val="00F3435C"/>
    <w:rsid w:val="00F34569"/>
    <w:rsid w:val="00F35698"/>
    <w:rsid w:val="00F3569C"/>
    <w:rsid w:val="00F359F5"/>
    <w:rsid w:val="00F35E3D"/>
    <w:rsid w:val="00F36438"/>
    <w:rsid w:val="00F3675A"/>
    <w:rsid w:val="00F3690C"/>
    <w:rsid w:val="00F36C8F"/>
    <w:rsid w:val="00F36E93"/>
    <w:rsid w:val="00F37151"/>
    <w:rsid w:val="00F3768E"/>
    <w:rsid w:val="00F37FDB"/>
    <w:rsid w:val="00F400CC"/>
    <w:rsid w:val="00F400DD"/>
    <w:rsid w:val="00F402C0"/>
    <w:rsid w:val="00F40B1A"/>
    <w:rsid w:val="00F413E8"/>
    <w:rsid w:val="00F417C6"/>
    <w:rsid w:val="00F41BF4"/>
    <w:rsid w:val="00F4222B"/>
    <w:rsid w:val="00F42617"/>
    <w:rsid w:val="00F42792"/>
    <w:rsid w:val="00F42B26"/>
    <w:rsid w:val="00F43070"/>
    <w:rsid w:val="00F438A3"/>
    <w:rsid w:val="00F438B8"/>
    <w:rsid w:val="00F440E3"/>
    <w:rsid w:val="00F44C1E"/>
    <w:rsid w:val="00F44E0B"/>
    <w:rsid w:val="00F458A2"/>
    <w:rsid w:val="00F459AC"/>
    <w:rsid w:val="00F45B1D"/>
    <w:rsid w:val="00F45F10"/>
    <w:rsid w:val="00F45F7D"/>
    <w:rsid w:val="00F46185"/>
    <w:rsid w:val="00F4620D"/>
    <w:rsid w:val="00F4627D"/>
    <w:rsid w:val="00F46F7F"/>
    <w:rsid w:val="00F46FF1"/>
    <w:rsid w:val="00F47386"/>
    <w:rsid w:val="00F473E1"/>
    <w:rsid w:val="00F475DA"/>
    <w:rsid w:val="00F47B45"/>
    <w:rsid w:val="00F47B56"/>
    <w:rsid w:val="00F47B77"/>
    <w:rsid w:val="00F50044"/>
    <w:rsid w:val="00F50B21"/>
    <w:rsid w:val="00F50B26"/>
    <w:rsid w:val="00F50B5E"/>
    <w:rsid w:val="00F50E9C"/>
    <w:rsid w:val="00F50F15"/>
    <w:rsid w:val="00F5139E"/>
    <w:rsid w:val="00F51822"/>
    <w:rsid w:val="00F51C82"/>
    <w:rsid w:val="00F51CC8"/>
    <w:rsid w:val="00F51D09"/>
    <w:rsid w:val="00F51DBA"/>
    <w:rsid w:val="00F5215D"/>
    <w:rsid w:val="00F52A35"/>
    <w:rsid w:val="00F52ABA"/>
    <w:rsid w:val="00F52E48"/>
    <w:rsid w:val="00F5302D"/>
    <w:rsid w:val="00F53A0D"/>
    <w:rsid w:val="00F53FC7"/>
    <w:rsid w:val="00F5417C"/>
    <w:rsid w:val="00F5431B"/>
    <w:rsid w:val="00F544D3"/>
    <w:rsid w:val="00F55319"/>
    <w:rsid w:val="00F554DF"/>
    <w:rsid w:val="00F55525"/>
    <w:rsid w:val="00F55BBF"/>
    <w:rsid w:val="00F5638A"/>
    <w:rsid w:val="00F5663A"/>
    <w:rsid w:val="00F56DF5"/>
    <w:rsid w:val="00F57C66"/>
    <w:rsid w:val="00F57F32"/>
    <w:rsid w:val="00F60AB9"/>
    <w:rsid w:val="00F60D42"/>
    <w:rsid w:val="00F60E35"/>
    <w:rsid w:val="00F61933"/>
    <w:rsid w:val="00F619E3"/>
    <w:rsid w:val="00F61D3D"/>
    <w:rsid w:val="00F61D8A"/>
    <w:rsid w:val="00F62077"/>
    <w:rsid w:val="00F620D1"/>
    <w:rsid w:val="00F62119"/>
    <w:rsid w:val="00F6216E"/>
    <w:rsid w:val="00F62172"/>
    <w:rsid w:val="00F622E1"/>
    <w:rsid w:val="00F622EF"/>
    <w:rsid w:val="00F62C66"/>
    <w:rsid w:val="00F62DE4"/>
    <w:rsid w:val="00F630D8"/>
    <w:rsid w:val="00F635A6"/>
    <w:rsid w:val="00F6366F"/>
    <w:rsid w:val="00F63A04"/>
    <w:rsid w:val="00F641C8"/>
    <w:rsid w:val="00F6443A"/>
    <w:rsid w:val="00F6447E"/>
    <w:rsid w:val="00F64738"/>
    <w:rsid w:val="00F64F4E"/>
    <w:rsid w:val="00F65A3F"/>
    <w:rsid w:val="00F6674B"/>
    <w:rsid w:val="00F6677C"/>
    <w:rsid w:val="00F66BA5"/>
    <w:rsid w:val="00F6728A"/>
    <w:rsid w:val="00F67472"/>
    <w:rsid w:val="00F6777E"/>
    <w:rsid w:val="00F67FFD"/>
    <w:rsid w:val="00F70380"/>
    <w:rsid w:val="00F70DC7"/>
    <w:rsid w:val="00F7150F"/>
    <w:rsid w:val="00F71620"/>
    <w:rsid w:val="00F7168A"/>
    <w:rsid w:val="00F718EC"/>
    <w:rsid w:val="00F71A33"/>
    <w:rsid w:val="00F7275B"/>
    <w:rsid w:val="00F7295F"/>
    <w:rsid w:val="00F72C87"/>
    <w:rsid w:val="00F7342F"/>
    <w:rsid w:val="00F73648"/>
    <w:rsid w:val="00F736FF"/>
    <w:rsid w:val="00F73D14"/>
    <w:rsid w:val="00F73D42"/>
    <w:rsid w:val="00F741E4"/>
    <w:rsid w:val="00F74552"/>
    <w:rsid w:val="00F746A1"/>
    <w:rsid w:val="00F74771"/>
    <w:rsid w:val="00F74A76"/>
    <w:rsid w:val="00F74D3D"/>
    <w:rsid w:val="00F75046"/>
    <w:rsid w:val="00F75125"/>
    <w:rsid w:val="00F75BA3"/>
    <w:rsid w:val="00F761B2"/>
    <w:rsid w:val="00F7624F"/>
    <w:rsid w:val="00F762FB"/>
    <w:rsid w:val="00F7631E"/>
    <w:rsid w:val="00F76330"/>
    <w:rsid w:val="00F770EB"/>
    <w:rsid w:val="00F77435"/>
    <w:rsid w:val="00F77A40"/>
    <w:rsid w:val="00F77BA8"/>
    <w:rsid w:val="00F77CB6"/>
    <w:rsid w:val="00F8019B"/>
    <w:rsid w:val="00F802E1"/>
    <w:rsid w:val="00F80853"/>
    <w:rsid w:val="00F80B0C"/>
    <w:rsid w:val="00F80BE7"/>
    <w:rsid w:val="00F80EC3"/>
    <w:rsid w:val="00F81237"/>
    <w:rsid w:val="00F816A6"/>
    <w:rsid w:val="00F81F01"/>
    <w:rsid w:val="00F8235B"/>
    <w:rsid w:val="00F8243A"/>
    <w:rsid w:val="00F837D5"/>
    <w:rsid w:val="00F83955"/>
    <w:rsid w:val="00F83B1F"/>
    <w:rsid w:val="00F83FF4"/>
    <w:rsid w:val="00F8400A"/>
    <w:rsid w:val="00F84181"/>
    <w:rsid w:val="00F8419D"/>
    <w:rsid w:val="00F844F8"/>
    <w:rsid w:val="00F84552"/>
    <w:rsid w:val="00F84663"/>
    <w:rsid w:val="00F84761"/>
    <w:rsid w:val="00F849A8"/>
    <w:rsid w:val="00F84B13"/>
    <w:rsid w:val="00F84C2E"/>
    <w:rsid w:val="00F84DBB"/>
    <w:rsid w:val="00F8532B"/>
    <w:rsid w:val="00F853E0"/>
    <w:rsid w:val="00F85822"/>
    <w:rsid w:val="00F858B9"/>
    <w:rsid w:val="00F85BBD"/>
    <w:rsid w:val="00F85E23"/>
    <w:rsid w:val="00F8609E"/>
    <w:rsid w:val="00F86240"/>
    <w:rsid w:val="00F862E8"/>
    <w:rsid w:val="00F865DB"/>
    <w:rsid w:val="00F86C3F"/>
    <w:rsid w:val="00F86EC5"/>
    <w:rsid w:val="00F8752F"/>
    <w:rsid w:val="00F875F1"/>
    <w:rsid w:val="00F878C8"/>
    <w:rsid w:val="00F87C55"/>
    <w:rsid w:val="00F906F2"/>
    <w:rsid w:val="00F909AC"/>
    <w:rsid w:val="00F90CB9"/>
    <w:rsid w:val="00F91113"/>
    <w:rsid w:val="00F911AA"/>
    <w:rsid w:val="00F9134C"/>
    <w:rsid w:val="00F91624"/>
    <w:rsid w:val="00F91654"/>
    <w:rsid w:val="00F91E12"/>
    <w:rsid w:val="00F91ECA"/>
    <w:rsid w:val="00F92575"/>
    <w:rsid w:val="00F93336"/>
    <w:rsid w:val="00F93634"/>
    <w:rsid w:val="00F93805"/>
    <w:rsid w:val="00F93EC3"/>
    <w:rsid w:val="00F93ECA"/>
    <w:rsid w:val="00F93FB7"/>
    <w:rsid w:val="00F94123"/>
    <w:rsid w:val="00F94214"/>
    <w:rsid w:val="00F9423E"/>
    <w:rsid w:val="00F94344"/>
    <w:rsid w:val="00F94494"/>
    <w:rsid w:val="00F94574"/>
    <w:rsid w:val="00F9473B"/>
    <w:rsid w:val="00F9480C"/>
    <w:rsid w:val="00F94EA6"/>
    <w:rsid w:val="00F94F64"/>
    <w:rsid w:val="00F95482"/>
    <w:rsid w:val="00F95550"/>
    <w:rsid w:val="00F9557B"/>
    <w:rsid w:val="00F956FC"/>
    <w:rsid w:val="00F95786"/>
    <w:rsid w:val="00F958B6"/>
    <w:rsid w:val="00F9637C"/>
    <w:rsid w:val="00F963F6"/>
    <w:rsid w:val="00F970DD"/>
    <w:rsid w:val="00F9727B"/>
    <w:rsid w:val="00F97909"/>
    <w:rsid w:val="00F97B44"/>
    <w:rsid w:val="00FA0247"/>
    <w:rsid w:val="00FA028F"/>
    <w:rsid w:val="00FA0C4D"/>
    <w:rsid w:val="00FA0CD8"/>
    <w:rsid w:val="00FA11F0"/>
    <w:rsid w:val="00FA162A"/>
    <w:rsid w:val="00FA18B5"/>
    <w:rsid w:val="00FA21D9"/>
    <w:rsid w:val="00FA238B"/>
    <w:rsid w:val="00FA25D9"/>
    <w:rsid w:val="00FA2624"/>
    <w:rsid w:val="00FA2900"/>
    <w:rsid w:val="00FA2BF3"/>
    <w:rsid w:val="00FA2C94"/>
    <w:rsid w:val="00FA2D3B"/>
    <w:rsid w:val="00FA325E"/>
    <w:rsid w:val="00FA3B1C"/>
    <w:rsid w:val="00FA3D1A"/>
    <w:rsid w:val="00FA43B8"/>
    <w:rsid w:val="00FA4686"/>
    <w:rsid w:val="00FA4A12"/>
    <w:rsid w:val="00FA4ADA"/>
    <w:rsid w:val="00FA4CC9"/>
    <w:rsid w:val="00FA544A"/>
    <w:rsid w:val="00FA556C"/>
    <w:rsid w:val="00FA5711"/>
    <w:rsid w:val="00FA58E3"/>
    <w:rsid w:val="00FA5B2B"/>
    <w:rsid w:val="00FA6089"/>
    <w:rsid w:val="00FA63D7"/>
    <w:rsid w:val="00FA6557"/>
    <w:rsid w:val="00FA65B4"/>
    <w:rsid w:val="00FA6741"/>
    <w:rsid w:val="00FA6892"/>
    <w:rsid w:val="00FA7FB8"/>
    <w:rsid w:val="00FB037A"/>
    <w:rsid w:val="00FB04B9"/>
    <w:rsid w:val="00FB05A2"/>
    <w:rsid w:val="00FB0ED5"/>
    <w:rsid w:val="00FB18F4"/>
    <w:rsid w:val="00FB190D"/>
    <w:rsid w:val="00FB1EC6"/>
    <w:rsid w:val="00FB2010"/>
    <w:rsid w:val="00FB25A6"/>
    <w:rsid w:val="00FB27AB"/>
    <w:rsid w:val="00FB29D2"/>
    <w:rsid w:val="00FB2D7D"/>
    <w:rsid w:val="00FB2FBE"/>
    <w:rsid w:val="00FB3124"/>
    <w:rsid w:val="00FB336F"/>
    <w:rsid w:val="00FB3766"/>
    <w:rsid w:val="00FB390C"/>
    <w:rsid w:val="00FB3A0B"/>
    <w:rsid w:val="00FB3C2F"/>
    <w:rsid w:val="00FB3C48"/>
    <w:rsid w:val="00FB4A5A"/>
    <w:rsid w:val="00FB4DB0"/>
    <w:rsid w:val="00FB4FC3"/>
    <w:rsid w:val="00FB4FE2"/>
    <w:rsid w:val="00FB532B"/>
    <w:rsid w:val="00FB5760"/>
    <w:rsid w:val="00FB6168"/>
    <w:rsid w:val="00FB6875"/>
    <w:rsid w:val="00FB6A87"/>
    <w:rsid w:val="00FB6D6F"/>
    <w:rsid w:val="00FB6DAB"/>
    <w:rsid w:val="00FB718E"/>
    <w:rsid w:val="00FB71AD"/>
    <w:rsid w:val="00FB7352"/>
    <w:rsid w:val="00FB7A9C"/>
    <w:rsid w:val="00FB7F37"/>
    <w:rsid w:val="00FC0248"/>
    <w:rsid w:val="00FC0876"/>
    <w:rsid w:val="00FC09AB"/>
    <w:rsid w:val="00FC191A"/>
    <w:rsid w:val="00FC1B9A"/>
    <w:rsid w:val="00FC2536"/>
    <w:rsid w:val="00FC2759"/>
    <w:rsid w:val="00FC2B26"/>
    <w:rsid w:val="00FC2D0F"/>
    <w:rsid w:val="00FC2EE9"/>
    <w:rsid w:val="00FC389F"/>
    <w:rsid w:val="00FC3B01"/>
    <w:rsid w:val="00FC4467"/>
    <w:rsid w:val="00FC44B9"/>
    <w:rsid w:val="00FC54A7"/>
    <w:rsid w:val="00FC59FE"/>
    <w:rsid w:val="00FC61D9"/>
    <w:rsid w:val="00FC6756"/>
    <w:rsid w:val="00FC6982"/>
    <w:rsid w:val="00FC6C09"/>
    <w:rsid w:val="00FC6CBF"/>
    <w:rsid w:val="00FC7151"/>
    <w:rsid w:val="00FC742C"/>
    <w:rsid w:val="00FC7614"/>
    <w:rsid w:val="00FC7FFB"/>
    <w:rsid w:val="00FD0483"/>
    <w:rsid w:val="00FD0886"/>
    <w:rsid w:val="00FD0B02"/>
    <w:rsid w:val="00FD0DE1"/>
    <w:rsid w:val="00FD101F"/>
    <w:rsid w:val="00FD1589"/>
    <w:rsid w:val="00FD174B"/>
    <w:rsid w:val="00FD1905"/>
    <w:rsid w:val="00FD1947"/>
    <w:rsid w:val="00FD19E6"/>
    <w:rsid w:val="00FD1B43"/>
    <w:rsid w:val="00FD2150"/>
    <w:rsid w:val="00FD2544"/>
    <w:rsid w:val="00FD28E4"/>
    <w:rsid w:val="00FD2A40"/>
    <w:rsid w:val="00FD2B84"/>
    <w:rsid w:val="00FD2E2D"/>
    <w:rsid w:val="00FD302B"/>
    <w:rsid w:val="00FD40E8"/>
    <w:rsid w:val="00FD45E2"/>
    <w:rsid w:val="00FD4860"/>
    <w:rsid w:val="00FD4A6B"/>
    <w:rsid w:val="00FD51A1"/>
    <w:rsid w:val="00FD5A68"/>
    <w:rsid w:val="00FD67AB"/>
    <w:rsid w:val="00FD6A01"/>
    <w:rsid w:val="00FD6CCD"/>
    <w:rsid w:val="00FD6E7B"/>
    <w:rsid w:val="00FE060B"/>
    <w:rsid w:val="00FE06AC"/>
    <w:rsid w:val="00FE0729"/>
    <w:rsid w:val="00FE088E"/>
    <w:rsid w:val="00FE09C8"/>
    <w:rsid w:val="00FE0DAD"/>
    <w:rsid w:val="00FE134E"/>
    <w:rsid w:val="00FE1359"/>
    <w:rsid w:val="00FE1CEB"/>
    <w:rsid w:val="00FE1E13"/>
    <w:rsid w:val="00FE2070"/>
    <w:rsid w:val="00FE28E1"/>
    <w:rsid w:val="00FE28EF"/>
    <w:rsid w:val="00FE2BB7"/>
    <w:rsid w:val="00FE2E2E"/>
    <w:rsid w:val="00FE3935"/>
    <w:rsid w:val="00FE395F"/>
    <w:rsid w:val="00FE3960"/>
    <w:rsid w:val="00FE3A53"/>
    <w:rsid w:val="00FE44B6"/>
    <w:rsid w:val="00FE44BC"/>
    <w:rsid w:val="00FE45EE"/>
    <w:rsid w:val="00FE4A3D"/>
    <w:rsid w:val="00FE4BEF"/>
    <w:rsid w:val="00FE4CB3"/>
    <w:rsid w:val="00FE4DA9"/>
    <w:rsid w:val="00FE4E7E"/>
    <w:rsid w:val="00FE5B3D"/>
    <w:rsid w:val="00FE62BF"/>
    <w:rsid w:val="00FE6722"/>
    <w:rsid w:val="00FE675E"/>
    <w:rsid w:val="00FE676C"/>
    <w:rsid w:val="00FE677F"/>
    <w:rsid w:val="00FE67F1"/>
    <w:rsid w:val="00FE69A6"/>
    <w:rsid w:val="00FE69F1"/>
    <w:rsid w:val="00FE6F02"/>
    <w:rsid w:val="00FE706A"/>
    <w:rsid w:val="00FE76B6"/>
    <w:rsid w:val="00FE7A40"/>
    <w:rsid w:val="00FF05E9"/>
    <w:rsid w:val="00FF096F"/>
    <w:rsid w:val="00FF0B10"/>
    <w:rsid w:val="00FF0E2A"/>
    <w:rsid w:val="00FF123D"/>
    <w:rsid w:val="00FF13B0"/>
    <w:rsid w:val="00FF1764"/>
    <w:rsid w:val="00FF1E7B"/>
    <w:rsid w:val="00FF2382"/>
    <w:rsid w:val="00FF248D"/>
    <w:rsid w:val="00FF24DB"/>
    <w:rsid w:val="00FF2796"/>
    <w:rsid w:val="00FF2842"/>
    <w:rsid w:val="00FF2E17"/>
    <w:rsid w:val="00FF35C9"/>
    <w:rsid w:val="00FF3611"/>
    <w:rsid w:val="00FF3BE7"/>
    <w:rsid w:val="00FF3F1D"/>
    <w:rsid w:val="00FF3F9A"/>
    <w:rsid w:val="00FF460B"/>
    <w:rsid w:val="00FF4632"/>
    <w:rsid w:val="00FF470A"/>
    <w:rsid w:val="00FF488F"/>
    <w:rsid w:val="00FF573C"/>
    <w:rsid w:val="00FF59B1"/>
    <w:rsid w:val="00FF5A06"/>
    <w:rsid w:val="00FF5B14"/>
    <w:rsid w:val="00FF5DB2"/>
    <w:rsid w:val="00FF5DFD"/>
    <w:rsid w:val="00FF5F0D"/>
    <w:rsid w:val="00FF5FD8"/>
    <w:rsid w:val="00FF6592"/>
    <w:rsid w:val="00FF682E"/>
    <w:rsid w:val="00FF6D97"/>
    <w:rsid w:val="00FF6E79"/>
    <w:rsid w:val="00FF7166"/>
    <w:rsid w:val="00FF7310"/>
    <w:rsid w:val="00FF7A1F"/>
    <w:rsid w:val="00FF7ED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2"/>
    </o:shapelayout>
  </w:shapeDefaults>
  <w:decimalSymbol w:val="."/>
  <w:listSeparator w:val=","/>
  <w14:docId w14:val="75103FC4"/>
  <w15:docId w15:val="{700A22A2-6C9D-9245-A767-34029B533C7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313E5"/>
    <w:pPr>
      <w:spacing w:line="276" w:lineRule="auto"/>
    </w:pPr>
    <w:rPr>
      <w:rFonts w:ascii="Arial" w:eastAsia="Arial" w:hAnsi="Arial" w:cs="Arial"/>
      <w:sz w:val="22"/>
      <w:szCs w:val="22"/>
      <w:lang w:val="en"/>
    </w:rPr>
  </w:style>
  <w:style w:type="paragraph" w:styleId="Heading1">
    <w:name w:val="heading 1"/>
    <w:basedOn w:val="Normal"/>
    <w:next w:val="Normal"/>
    <w:link w:val="Heading1Char"/>
    <w:uiPriority w:val="9"/>
    <w:qFormat/>
    <w:rsid w:val="00A313E5"/>
    <w:pPr>
      <w:keepNext/>
      <w:keepLines/>
      <w:spacing w:before="400" w:after="120"/>
      <w:outlineLvl w:val="0"/>
    </w:pPr>
    <w:rPr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A313E5"/>
    <w:pPr>
      <w:keepNext/>
      <w:keepLines/>
      <w:spacing w:before="360" w:after="120"/>
      <w:outlineLvl w:val="1"/>
    </w:pPr>
    <w:rPr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A313E5"/>
    <w:pPr>
      <w:keepNext/>
      <w:keepLines/>
      <w:spacing w:before="320" w:after="80"/>
      <w:outlineLvl w:val="2"/>
    </w:pPr>
    <w:rPr>
      <w:color w:val="434343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A313E5"/>
    <w:pPr>
      <w:keepNext/>
      <w:keepLines/>
      <w:spacing w:before="280" w:after="80"/>
      <w:outlineLvl w:val="3"/>
    </w:pPr>
    <w:rPr>
      <w:color w:val="666666"/>
      <w:sz w:val="24"/>
      <w:szCs w:val="24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A313E5"/>
    <w:pPr>
      <w:keepNext/>
      <w:keepLines/>
      <w:spacing w:before="240" w:after="80"/>
      <w:outlineLvl w:val="4"/>
    </w:pPr>
    <w:rPr>
      <w:color w:val="666666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A313E5"/>
    <w:pPr>
      <w:keepNext/>
      <w:keepLines/>
      <w:spacing w:before="240" w:after="80"/>
      <w:outlineLvl w:val="5"/>
    </w:pPr>
    <w:rPr>
      <w:i/>
      <w:color w:val="66666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A313E5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313E5"/>
    <w:rPr>
      <w:rFonts w:ascii="Times New Roman" w:hAnsi="Times New Roman" w:cs="Times New Roman"/>
      <w:sz w:val="18"/>
      <w:szCs w:val="18"/>
    </w:rPr>
  </w:style>
  <w:style w:type="character" w:customStyle="1" w:styleId="Heading1Char">
    <w:name w:val="Heading 1 Char"/>
    <w:basedOn w:val="DefaultParagraphFont"/>
    <w:link w:val="Heading1"/>
    <w:uiPriority w:val="9"/>
    <w:rsid w:val="00A313E5"/>
    <w:rPr>
      <w:rFonts w:ascii="Arial" w:eastAsia="Arial" w:hAnsi="Arial" w:cs="Arial"/>
      <w:sz w:val="40"/>
      <w:szCs w:val="40"/>
      <w:lang w:val="en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A313E5"/>
    <w:rPr>
      <w:rFonts w:ascii="Arial" w:eastAsia="Arial" w:hAnsi="Arial" w:cs="Arial"/>
      <w:sz w:val="32"/>
      <w:szCs w:val="32"/>
      <w:lang w:val="en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A313E5"/>
    <w:rPr>
      <w:rFonts w:ascii="Arial" w:eastAsia="Arial" w:hAnsi="Arial" w:cs="Arial"/>
      <w:color w:val="434343"/>
      <w:sz w:val="28"/>
      <w:szCs w:val="28"/>
      <w:lang w:val="en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A313E5"/>
    <w:rPr>
      <w:rFonts w:ascii="Arial" w:eastAsia="Arial" w:hAnsi="Arial" w:cs="Arial"/>
      <w:color w:val="666666"/>
      <w:lang w:val="en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A313E5"/>
    <w:rPr>
      <w:rFonts w:ascii="Arial" w:eastAsia="Arial" w:hAnsi="Arial" w:cs="Arial"/>
      <w:color w:val="666666"/>
      <w:sz w:val="22"/>
      <w:szCs w:val="22"/>
      <w:lang w:val="en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A313E5"/>
    <w:rPr>
      <w:rFonts w:ascii="Arial" w:eastAsia="Arial" w:hAnsi="Arial" w:cs="Arial"/>
      <w:i/>
      <w:color w:val="666666"/>
      <w:sz w:val="22"/>
      <w:szCs w:val="22"/>
      <w:lang w:val="en"/>
    </w:rPr>
  </w:style>
  <w:style w:type="paragraph" w:styleId="Title">
    <w:name w:val="Title"/>
    <w:basedOn w:val="Normal"/>
    <w:next w:val="Normal"/>
    <w:link w:val="TitleChar"/>
    <w:uiPriority w:val="10"/>
    <w:qFormat/>
    <w:rsid w:val="00A313E5"/>
    <w:pPr>
      <w:keepNext/>
      <w:keepLines/>
      <w:spacing w:after="60"/>
    </w:pPr>
    <w:rPr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A313E5"/>
    <w:rPr>
      <w:rFonts w:ascii="Arial" w:eastAsia="Arial" w:hAnsi="Arial" w:cs="Arial"/>
      <w:sz w:val="52"/>
      <w:szCs w:val="52"/>
      <w:lang w:val="en"/>
    </w:rPr>
  </w:style>
  <w:style w:type="paragraph" w:styleId="Subtitle">
    <w:name w:val="Subtitle"/>
    <w:basedOn w:val="Normal"/>
    <w:next w:val="Normal"/>
    <w:link w:val="SubtitleChar"/>
    <w:uiPriority w:val="11"/>
    <w:qFormat/>
    <w:rsid w:val="00A313E5"/>
    <w:pPr>
      <w:keepNext/>
      <w:keepLines/>
      <w:spacing w:after="320"/>
    </w:pPr>
    <w:rPr>
      <w:color w:val="666666"/>
      <w:sz w:val="30"/>
      <w:szCs w:val="30"/>
    </w:rPr>
  </w:style>
  <w:style w:type="character" w:customStyle="1" w:styleId="SubtitleChar">
    <w:name w:val="Subtitle Char"/>
    <w:basedOn w:val="DefaultParagraphFont"/>
    <w:link w:val="Subtitle"/>
    <w:uiPriority w:val="11"/>
    <w:rsid w:val="00A313E5"/>
    <w:rPr>
      <w:rFonts w:ascii="Arial" w:eastAsia="Arial" w:hAnsi="Arial" w:cs="Arial"/>
      <w:color w:val="666666"/>
      <w:sz w:val="30"/>
      <w:szCs w:val="30"/>
      <w:lang w:val="en"/>
    </w:rPr>
  </w:style>
  <w:style w:type="paragraph" w:styleId="NormalWeb">
    <w:name w:val="Normal (Web)"/>
    <w:basedOn w:val="Normal"/>
    <w:uiPriority w:val="99"/>
    <w:semiHidden/>
    <w:unhideWhenUsed/>
    <w:rsid w:val="00A313E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A313E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A313E5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A313E5"/>
    <w:rPr>
      <w:rFonts w:ascii="Arial" w:eastAsia="Arial" w:hAnsi="Arial" w:cs="Arial"/>
      <w:sz w:val="20"/>
      <w:szCs w:val="20"/>
      <w:lang w:val="en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313E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313E5"/>
    <w:rPr>
      <w:rFonts w:ascii="Arial" w:eastAsia="Arial" w:hAnsi="Arial" w:cs="Arial"/>
      <w:b/>
      <w:bCs/>
      <w:sz w:val="20"/>
      <w:szCs w:val="20"/>
      <w:lang w:val="en"/>
    </w:rPr>
  </w:style>
  <w:style w:type="character" w:styleId="Hyperlink">
    <w:name w:val="Hyperlink"/>
    <w:basedOn w:val="DefaultParagraphFont"/>
    <w:uiPriority w:val="99"/>
    <w:unhideWhenUsed/>
    <w:rsid w:val="00A313E5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A313E5"/>
    <w:rPr>
      <w:color w:val="605E5C"/>
      <w:shd w:val="clear" w:color="auto" w:fill="E1DFDD"/>
    </w:rPr>
  </w:style>
  <w:style w:type="paragraph" w:styleId="Header">
    <w:name w:val="header"/>
    <w:basedOn w:val="Normal"/>
    <w:link w:val="HeaderChar"/>
    <w:unhideWhenUsed/>
    <w:rsid w:val="00A313E5"/>
    <w:pPr>
      <w:tabs>
        <w:tab w:val="center" w:pos="4680"/>
        <w:tab w:val="right" w:pos="936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rsid w:val="00A313E5"/>
    <w:rPr>
      <w:rFonts w:ascii="Arial" w:eastAsia="Arial" w:hAnsi="Arial" w:cs="Arial"/>
      <w:sz w:val="22"/>
      <w:szCs w:val="22"/>
      <w:lang w:val="en"/>
    </w:rPr>
  </w:style>
  <w:style w:type="paragraph" w:styleId="Footer">
    <w:name w:val="footer"/>
    <w:basedOn w:val="Normal"/>
    <w:link w:val="FooterChar"/>
    <w:uiPriority w:val="99"/>
    <w:unhideWhenUsed/>
    <w:rsid w:val="00A313E5"/>
    <w:pPr>
      <w:tabs>
        <w:tab w:val="center" w:pos="4680"/>
        <w:tab w:val="right" w:pos="9360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313E5"/>
    <w:rPr>
      <w:rFonts w:ascii="Arial" w:eastAsia="Arial" w:hAnsi="Arial" w:cs="Arial"/>
      <w:sz w:val="22"/>
      <w:szCs w:val="22"/>
      <w:lang w:val="en"/>
    </w:rPr>
  </w:style>
  <w:style w:type="paragraph" w:styleId="ListParagraph">
    <w:name w:val="List Paragraph"/>
    <w:basedOn w:val="Normal"/>
    <w:uiPriority w:val="34"/>
    <w:qFormat/>
    <w:rsid w:val="00A313E5"/>
    <w:pPr>
      <w:ind w:left="720"/>
      <w:contextualSpacing/>
    </w:pPr>
  </w:style>
  <w:style w:type="character" w:styleId="FollowedHyperlink">
    <w:name w:val="FollowedHyperlink"/>
    <w:basedOn w:val="DefaultParagraphFont"/>
    <w:uiPriority w:val="99"/>
    <w:semiHidden/>
    <w:unhideWhenUsed/>
    <w:rsid w:val="00A313E5"/>
    <w:rPr>
      <w:color w:val="1155CC"/>
      <w:u w:val="single"/>
    </w:rPr>
  </w:style>
  <w:style w:type="paragraph" w:customStyle="1" w:styleId="msonormal0">
    <w:name w:val="msonormal"/>
    <w:basedOn w:val="Normal"/>
    <w:rsid w:val="00A313E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xl65">
    <w:name w:val="xl65"/>
    <w:basedOn w:val="Normal"/>
    <w:rsid w:val="00A313E5"/>
    <w:pPr>
      <w:shd w:val="clear" w:color="C9DAF8" w:fill="C9DAF8"/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b/>
      <w:bCs/>
      <w:color w:val="000000"/>
      <w:sz w:val="24"/>
      <w:szCs w:val="24"/>
      <w:lang w:val="en-US"/>
    </w:rPr>
  </w:style>
  <w:style w:type="paragraph" w:customStyle="1" w:styleId="xl66">
    <w:name w:val="xl66"/>
    <w:basedOn w:val="Normal"/>
    <w:rsid w:val="00A313E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color w:val="000000"/>
      <w:sz w:val="24"/>
      <w:szCs w:val="24"/>
      <w:lang w:val="en-US"/>
    </w:rPr>
  </w:style>
  <w:style w:type="paragraph" w:customStyle="1" w:styleId="xl67">
    <w:name w:val="xl67"/>
    <w:basedOn w:val="Normal"/>
    <w:rsid w:val="00A313E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styleId="NoSpacing">
    <w:name w:val="No Spacing"/>
    <w:uiPriority w:val="1"/>
    <w:qFormat/>
    <w:rsid w:val="00A313E5"/>
    <w:rPr>
      <w:rFonts w:ascii="Arial" w:eastAsia="Arial" w:hAnsi="Arial" w:cs="Arial"/>
      <w:sz w:val="22"/>
      <w:szCs w:val="22"/>
      <w:lang w:val="en"/>
    </w:rPr>
  </w:style>
  <w:style w:type="paragraph" w:styleId="Revision">
    <w:name w:val="Revision"/>
    <w:hidden/>
    <w:uiPriority w:val="99"/>
    <w:semiHidden/>
    <w:rsid w:val="00A313E5"/>
    <w:rPr>
      <w:rFonts w:ascii="Arial" w:eastAsia="Arial" w:hAnsi="Arial" w:cs="Arial"/>
      <w:sz w:val="22"/>
      <w:szCs w:val="22"/>
      <w:lang w:val="en"/>
    </w:rPr>
  </w:style>
  <w:style w:type="paragraph" w:styleId="Date">
    <w:name w:val="Date"/>
    <w:basedOn w:val="Normal"/>
    <w:next w:val="Normal"/>
    <w:link w:val="DateChar"/>
    <w:uiPriority w:val="99"/>
    <w:semiHidden/>
    <w:unhideWhenUsed/>
    <w:rsid w:val="00A313E5"/>
  </w:style>
  <w:style w:type="character" w:customStyle="1" w:styleId="DateChar">
    <w:name w:val="Date Char"/>
    <w:basedOn w:val="DefaultParagraphFont"/>
    <w:link w:val="Date"/>
    <w:uiPriority w:val="99"/>
    <w:semiHidden/>
    <w:rsid w:val="00A313E5"/>
    <w:rPr>
      <w:rFonts w:ascii="Arial" w:eastAsia="Arial" w:hAnsi="Arial" w:cs="Arial"/>
      <w:sz w:val="22"/>
      <w:szCs w:val="22"/>
      <w:lang w:val="en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A313E5"/>
    <w:rPr>
      <w:color w:val="605E5C"/>
      <w:shd w:val="clear" w:color="auto" w:fill="E1DFDD"/>
    </w:rPr>
  </w:style>
  <w:style w:type="paragraph" w:customStyle="1" w:styleId="Normal1">
    <w:name w:val="Normal1"/>
    <w:link w:val="Normal1Char"/>
    <w:rsid w:val="001F0BA9"/>
    <w:pPr>
      <w:spacing w:line="276" w:lineRule="auto"/>
    </w:pPr>
    <w:rPr>
      <w:rFonts w:ascii="Arial" w:eastAsia="Arial" w:hAnsi="Arial" w:cs="Arial"/>
      <w:sz w:val="22"/>
      <w:szCs w:val="22"/>
      <w:lang w:val="en" w:eastAsia="en-US"/>
    </w:rPr>
  </w:style>
  <w:style w:type="character" w:customStyle="1" w:styleId="Normal1Char">
    <w:name w:val="Normal1 Char"/>
    <w:basedOn w:val="DefaultParagraphFont"/>
    <w:link w:val="Normal1"/>
    <w:rsid w:val="001F0BA9"/>
    <w:rPr>
      <w:rFonts w:ascii="Arial" w:eastAsia="Arial" w:hAnsi="Arial" w:cs="Arial"/>
      <w:sz w:val="22"/>
      <w:szCs w:val="22"/>
      <w:lang w:val="en" w:eastAsia="en-US"/>
    </w:rPr>
  </w:style>
  <w:style w:type="table" w:styleId="TableGrid">
    <w:name w:val="Table Grid"/>
    <w:basedOn w:val="TableNormal"/>
    <w:uiPriority w:val="59"/>
    <w:rsid w:val="001F0BA9"/>
    <w:rPr>
      <w:rFonts w:ascii="Arial" w:eastAsia="Arial" w:hAnsi="Arial" w:cs="Arial"/>
      <w:sz w:val="22"/>
      <w:szCs w:val="22"/>
      <w:lang w:val="en"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UnresolvedMention3">
    <w:name w:val="Unresolved Mention3"/>
    <w:basedOn w:val="DefaultParagraphFont"/>
    <w:uiPriority w:val="99"/>
    <w:semiHidden/>
    <w:unhideWhenUsed/>
    <w:rsid w:val="00670B03"/>
    <w:rPr>
      <w:color w:val="605E5C"/>
      <w:shd w:val="clear" w:color="auto" w:fill="E1DFDD"/>
    </w:rPr>
  </w:style>
  <w:style w:type="paragraph" w:customStyle="1" w:styleId="EndNoteBibliography">
    <w:name w:val="EndNote Bibliography"/>
    <w:basedOn w:val="Normal"/>
    <w:link w:val="EndNoteBibliographyChar"/>
    <w:rsid w:val="005C0A7C"/>
    <w:pPr>
      <w:spacing w:line="240" w:lineRule="auto"/>
    </w:pPr>
    <w:rPr>
      <w:rFonts w:ascii="Times New Roman" w:hAnsi="Times New Roman" w:cs="Times New Roman"/>
      <w:sz w:val="20"/>
    </w:rPr>
  </w:style>
  <w:style w:type="character" w:customStyle="1" w:styleId="EndNoteBibliographyChar">
    <w:name w:val="EndNote Bibliography Char"/>
    <w:basedOn w:val="DefaultParagraphFont"/>
    <w:link w:val="EndNoteBibliography"/>
    <w:rsid w:val="005C0A7C"/>
    <w:rPr>
      <w:rFonts w:ascii="Times New Roman" w:eastAsia="Arial" w:hAnsi="Times New Roman" w:cs="Times New Roman"/>
      <w:sz w:val="20"/>
      <w:szCs w:val="22"/>
      <w:lang w:val="en"/>
    </w:rPr>
  </w:style>
  <w:style w:type="paragraph" w:customStyle="1" w:styleId="EndNoteBibliographyTitle">
    <w:name w:val="EndNote Bibliography Title"/>
    <w:basedOn w:val="Normal"/>
    <w:link w:val="EndNoteBibliographyTitleChar"/>
    <w:rsid w:val="008F07DE"/>
    <w:pPr>
      <w:jc w:val="center"/>
    </w:pPr>
    <w:rPr>
      <w:rFonts w:ascii="Times New Roman" w:hAnsi="Times New Roman" w:cs="Times New Roman"/>
      <w:sz w:val="20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F07DE"/>
    <w:rPr>
      <w:rFonts w:ascii="Times New Roman" w:eastAsia="Arial" w:hAnsi="Times New Roman" w:cs="Times New Roman"/>
      <w:sz w:val="20"/>
      <w:szCs w:val="22"/>
      <w:lang w:val="en"/>
    </w:rPr>
  </w:style>
  <w:style w:type="character" w:styleId="UnresolvedMention">
    <w:name w:val="Unresolved Mention"/>
    <w:basedOn w:val="DefaultParagraphFont"/>
    <w:uiPriority w:val="99"/>
    <w:semiHidden/>
    <w:unhideWhenUsed/>
    <w:rsid w:val="001C2A6B"/>
    <w:rPr>
      <w:color w:val="605E5C"/>
      <w:shd w:val="clear" w:color="auto" w:fill="E1DFDD"/>
    </w:rPr>
  </w:style>
  <w:style w:type="character" w:styleId="PageNumber">
    <w:name w:val="page number"/>
    <w:basedOn w:val="DefaultParagraphFont"/>
    <w:uiPriority w:val="99"/>
    <w:semiHidden/>
    <w:unhideWhenUsed/>
    <w:rsid w:val="00CB4235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827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43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43311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14483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417012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55380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8229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372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521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074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0842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4070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3318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3747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1313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6133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8357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2652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4715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8676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5756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0323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272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344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5692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4139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5243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9776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8340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8718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5046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0902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029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4483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7540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8797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6919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275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1244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7946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5512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541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AB434252-F367-6348-A310-9F8442CF2EA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463</Words>
  <Characters>2642</Characters>
  <Application>Microsoft Office Word</Application>
  <DocSecurity>0</DocSecurity>
  <Lines>22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09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in, John</dc:creator>
  <cp:keywords/>
  <dc:description/>
  <cp:lastModifiedBy>Neil Solomon</cp:lastModifiedBy>
  <cp:revision>3</cp:revision>
  <dcterms:created xsi:type="dcterms:W3CDTF">2022-08-16T14:59:00Z</dcterms:created>
  <dcterms:modified xsi:type="dcterms:W3CDTF">2022-08-16T14:59:00Z</dcterms:modified>
</cp:coreProperties>
</file>